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1FF9EF8C" w:rsidR="00A11527" w:rsidRPr="00542C1B" w:rsidRDefault="00A11527" w:rsidP="00D03B5A">
      <w:r w:rsidRPr="00542C1B">
        <w:t>Mehmet U. Caglar</w:t>
      </w:r>
      <w:r w:rsidR="002E584D" w:rsidRPr="00D03B5A">
        <w:rPr>
          <w:vertAlign w:val="superscript"/>
        </w:rPr>
        <w:t>1</w:t>
      </w:r>
      <w:r w:rsidR="00ED05E0" w:rsidRPr="00542C1B">
        <w:t xml:space="preserve">, </w:t>
      </w:r>
      <w:r w:rsidRPr="00542C1B">
        <w:t>Claus O. Wilke</w:t>
      </w:r>
      <w:r w:rsidR="00DC7B65">
        <w:rPr>
          <w:vertAlign w:val="superscript"/>
        </w:rPr>
        <w:t>1</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974D451" w14:textId="32507B5E" w:rsidR="002E584D" w:rsidRDefault="002E584D" w:rsidP="00A11527"/>
    <w:p w14:paraId="12A94C43" w14:textId="2E107505" w:rsidR="002E584D" w:rsidRPr="002E584D" w:rsidRDefault="002E584D" w:rsidP="002E584D">
      <w:r>
        <w:t>*Corresponding author:</w:t>
      </w:r>
      <w:r w:rsidR="00AB3B3E">
        <w:t xml:space="preserve"> </w:t>
      </w:r>
      <w:hyperlink r:id="rId8" w:history="1">
        <w:r w:rsidRPr="002E584D">
          <w:rPr>
            <w:rStyle w:val="Hyperlink"/>
          </w:rPr>
          <w:t>wilke@austin.utexas.edu</w:t>
        </w:r>
      </w:hyperlink>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B73D82" w:rsidRDefault="00CE42D7" w:rsidP="00586C8F">
      <w:pPr>
        <w:rPr>
          <w:color w:val="0432FF"/>
        </w:rPr>
      </w:pPr>
      <w:r w:rsidRPr="00B73D82">
        <w:rPr>
          <w:color w:val="0432FF"/>
        </w:rPr>
        <w:t xml:space="preserve">Predicting bacterial phenotype from external perturbations is a </w:t>
      </w:r>
      <w:r w:rsidR="0037061B" w:rsidRPr="00B73D82">
        <w:rPr>
          <w:color w:val="0432FF"/>
        </w:rPr>
        <w:t>problem investigated many times; on the other hand, the question of predicting external conditions by using phenotype is not investigated much. Here we use a</w:t>
      </w:r>
      <w:r w:rsidR="008B64B9" w:rsidRPr="00B73D82">
        <w:rPr>
          <w:color w:val="0432FF"/>
        </w:rPr>
        <w:t>n</w:t>
      </w:r>
      <w:r w:rsidR="0037061B" w:rsidRPr="00B73D82">
        <w:rPr>
          <w:color w:val="0432FF"/>
        </w:rPr>
        <w:t xml:space="preserve"> </w:t>
      </w:r>
      <w:r w:rsidR="0037061B" w:rsidRPr="00B73D82">
        <w:rPr>
          <w:i/>
          <w:color w:val="0432FF"/>
        </w:rPr>
        <w:t xml:space="preserve">E.coli </w:t>
      </w:r>
      <w:r w:rsidR="0037061B" w:rsidRPr="00B73D82">
        <w:rPr>
          <w:color w:val="0432FF"/>
        </w:rPr>
        <w:t xml:space="preserve">transcriptomic and proteomic dataset to </w:t>
      </w:r>
      <w:r w:rsidR="00341FB1" w:rsidRPr="00B73D82">
        <w:rPr>
          <w:color w:val="0432FF"/>
        </w:rPr>
        <w:t>pr</w:t>
      </w:r>
      <w:r w:rsidR="000C6022" w:rsidRPr="00B73D82">
        <w:rPr>
          <w:color w:val="0432FF"/>
        </w:rPr>
        <w:t>e</w:t>
      </w:r>
      <w:r w:rsidR="00341FB1" w:rsidRPr="00B73D82">
        <w:rPr>
          <w:color w:val="0432FF"/>
        </w:rPr>
        <w:t xml:space="preserve">dict the growth conditions. Our findings indicate that we can </w:t>
      </w:r>
      <w:r w:rsidR="000C6022" w:rsidRPr="00B73D82">
        <w:rPr>
          <w:color w:val="0432FF"/>
        </w:rPr>
        <w:t>make far from random predictions related with carbon source, salt levels and growth phase of the bacteria from both transcriptome and proteome data. We can also predict multiple conditions for a sample up</w:t>
      </w:r>
      <w:r w:rsidR="00663679" w:rsidRPr="00B73D82">
        <w:rPr>
          <w:color w:val="0432FF"/>
        </w:rPr>
        <w:t xml:space="preserve"> </w:t>
      </w:r>
      <w:r w:rsidR="000C6022" w:rsidRPr="00B73D82">
        <w:rPr>
          <w:color w:val="0432FF"/>
        </w:rPr>
        <w:t xml:space="preserve">to 75% accuracy. There is a small synergistic effect related </w:t>
      </w:r>
      <w:r w:rsidR="00602890" w:rsidRPr="00B73D82">
        <w:rPr>
          <w:color w:val="0432FF"/>
        </w:rPr>
        <w:t>to</w:t>
      </w:r>
      <w:r w:rsidR="000C6022" w:rsidRPr="00B73D82">
        <w:rPr>
          <w:color w:val="0432FF"/>
        </w:rPr>
        <w:t xml:space="preserve"> combining transcriptome and proteome data</w:t>
      </w:r>
      <w:r w:rsidR="00663679" w:rsidRPr="00B73D82">
        <w:rPr>
          <w:color w:val="0432FF"/>
        </w:rPr>
        <w:t>. It is also possible to make predictions for continuous parameters like the time that the sample was taken and salt concentrations.</w:t>
      </w:r>
      <w:r w:rsidR="00844A56" w:rsidRPr="00B73D82">
        <w:rPr>
          <w:color w:val="0432FF"/>
        </w:rPr>
        <w:t xml:space="preserve"> The a</w:t>
      </w:r>
      <w:r w:rsidR="00602890" w:rsidRPr="00B73D82">
        <w:rPr>
          <w:color w:val="0432FF"/>
        </w:rPr>
        <w:t>nalysis indicates two</w:t>
      </w:r>
      <w:r w:rsidR="00844A56" w:rsidRPr="00B73D82">
        <w:rPr>
          <w:color w:val="0432FF"/>
        </w:rPr>
        <w:t xml:space="preserve"> clear </w:t>
      </w:r>
      <w:r w:rsidR="00602890" w:rsidRPr="00B73D82">
        <w:rPr>
          <w:color w:val="0432FF"/>
        </w:rPr>
        <w:t>outcomes;</w:t>
      </w:r>
      <w:r w:rsidR="00844A56" w:rsidRPr="00B73D82">
        <w:rPr>
          <w:color w:val="0432FF"/>
        </w:rPr>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B73D82" w:rsidRDefault="001D0D08" w:rsidP="00DB2CD6">
      <w:pPr>
        <w:rPr>
          <w:color w:val="0432FF"/>
        </w:rPr>
      </w:pPr>
      <w:r w:rsidRPr="00B73D82">
        <w:rPr>
          <w:color w:val="0432FF"/>
        </w:rPr>
        <w:t>Figure out the changes in the organisms</w:t>
      </w:r>
      <w:r w:rsidR="00A222AC" w:rsidRPr="00B73D82">
        <w:rPr>
          <w:color w:val="0432FF"/>
        </w:rPr>
        <w:t>,</w:t>
      </w:r>
      <w:r w:rsidRPr="00B73D82">
        <w:rPr>
          <w:color w:val="0432FF"/>
        </w:rPr>
        <w:t xml:space="preserve"> </w:t>
      </w:r>
      <w:r w:rsidR="004D0994" w:rsidRPr="00B73D82">
        <w:rPr>
          <w:color w:val="0432FF"/>
        </w:rPr>
        <w:t>while responding</w:t>
      </w:r>
      <w:r w:rsidRPr="00B73D82">
        <w:rPr>
          <w:color w:val="0432FF"/>
        </w:rPr>
        <w:t xml:space="preserve"> to external conditions is a big challenge. This problem has two distinct </w:t>
      </w:r>
      <w:r w:rsidR="0050393D" w:rsidRPr="00B73D82">
        <w:rPr>
          <w:color w:val="0432FF"/>
        </w:rPr>
        <w:t>directions</w:t>
      </w:r>
      <w:r w:rsidRPr="00B73D82">
        <w:rPr>
          <w:color w:val="0432FF"/>
        </w:rPr>
        <w:t xml:space="preserve"> the first and very well investigated question asks whether we can predict the changes in the organism with respect to external conditi</w:t>
      </w:r>
      <w:r w:rsidR="0050393D" w:rsidRPr="00B73D82">
        <w:rPr>
          <w:color w:val="0432FF"/>
        </w:rPr>
        <w:t>on</w:t>
      </w:r>
      <w:r w:rsidR="004D0994" w:rsidRPr="00B73D82">
        <w:rPr>
          <w:color w:val="0432FF"/>
        </w:rPr>
        <w:t>s. The second and not that much-</w:t>
      </w:r>
      <w:r w:rsidR="0050393D" w:rsidRPr="00B73D82">
        <w:rPr>
          <w:color w:val="0432FF"/>
        </w:rPr>
        <w:t>investigated condition asks the opposite question;</w:t>
      </w:r>
      <w:r w:rsidRPr="00B73D82">
        <w:rPr>
          <w:color w:val="0432FF"/>
        </w:rPr>
        <w:t xml:space="preserve"> whether the growth conditions can be predicted by using </w:t>
      </w:r>
      <w:r w:rsidR="00FE3C07" w:rsidRPr="00B73D82">
        <w:rPr>
          <w:color w:val="0432FF"/>
        </w:rPr>
        <w:t>information from the</w:t>
      </w:r>
      <w:r w:rsidR="0050393D" w:rsidRPr="00B73D82">
        <w:rPr>
          <w:color w:val="0432FF"/>
        </w:rPr>
        <w:t xml:space="preserve"> cell content</w:t>
      </w:r>
      <w:r w:rsidR="00FE3C07" w:rsidRPr="00B73D82">
        <w:rPr>
          <w:color w:val="0432FF"/>
        </w:rPr>
        <w:t xml:space="preserve">. </w:t>
      </w:r>
    </w:p>
    <w:p w14:paraId="2C643536" w14:textId="77777777" w:rsidR="00DB2CD6" w:rsidRPr="00B73D82" w:rsidRDefault="00DB2CD6" w:rsidP="00DB2CD6">
      <w:pPr>
        <w:rPr>
          <w:color w:val="0432FF"/>
        </w:rPr>
      </w:pPr>
    </w:p>
    <w:p w14:paraId="6F1B99DA" w14:textId="622BA97C" w:rsidR="002E09F1" w:rsidRPr="00B73D82" w:rsidRDefault="002E09F1" w:rsidP="00C31204">
      <w:pPr>
        <w:rPr>
          <w:color w:val="0432FF"/>
        </w:rPr>
      </w:pPr>
      <w:r w:rsidRPr="00B73D82">
        <w:rPr>
          <w:color w:val="0432FF"/>
        </w:rPr>
        <w:t>Another</w:t>
      </w:r>
      <w:r w:rsidR="00250B94" w:rsidRPr="00B73D82">
        <w:rPr>
          <w:color w:val="0432FF"/>
        </w:rPr>
        <w:t xml:space="preserve"> component of the</w:t>
      </w:r>
      <w:r w:rsidRPr="00B73D82">
        <w:rPr>
          <w:color w:val="0432FF"/>
        </w:rPr>
        <w:t xml:space="preserve"> challenge is to </w:t>
      </w:r>
      <w:r w:rsidR="00916A56" w:rsidRPr="00B73D82">
        <w:rPr>
          <w:color w:val="0432FF"/>
        </w:rPr>
        <w:t>build</w:t>
      </w:r>
      <w:r w:rsidRPr="00B73D82">
        <w:rPr>
          <w:color w:val="0432FF"/>
        </w:rPr>
        <w:t xml:space="preserve"> the link between external conditions and cell content by using </w:t>
      </w:r>
      <w:r w:rsidR="00B041F0" w:rsidRPr="00B73D82">
        <w:rPr>
          <w:color w:val="0432FF"/>
        </w:rPr>
        <w:t>multiple layers of genomic data.</w:t>
      </w:r>
      <w:r w:rsidR="002E0429" w:rsidRPr="00B73D82">
        <w:rPr>
          <w:color w:val="0432FF"/>
        </w:rPr>
        <w:t xml:space="preserve"> </w:t>
      </w:r>
      <w:r w:rsidR="00B041F0" w:rsidRPr="00B73D82">
        <w:rPr>
          <w:color w:val="0432FF"/>
        </w:rPr>
        <w:t>A</w:t>
      </w:r>
      <w:r w:rsidR="002E0429" w:rsidRPr="00B73D82">
        <w:rPr>
          <w:color w:val="0432FF"/>
        </w:rPr>
        <w:t xml:space="preserve">dding more layers </w:t>
      </w:r>
      <w:r w:rsidR="00916A56" w:rsidRPr="00B73D82">
        <w:rPr>
          <w:color w:val="0432FF"/>
        </w:rPr>
        <w:t>supposed to</w:t>
      </w:r>
      <w:r w:rsidR="002E0429" w:rsidRPr="00B73D82">
        <w:rPr>
          <w:color w:val="0432FF"/>
        </w:rPr>
        <w:t xml:space="preserve"> give better outcomes</w:t>
      </w:r>
      <w:r w:rsidR="00C0699B" w:rsidRPr="00B73D82">
        <w:rPr>
          <w:color w:val="0432FF"/>
        </w:rPr>
        <w:t>,</w:t>
      </w:r>
      <w:r w:rsidR="002E0429" w:rsidRPr="00B73D82">
        <w:rPr>
          <w:color w:val="0432FF"/>
        </w:rPr>
        <w:t xml:space="preserve"> </w:t>
      </w:r>
      <w:r w:rsidR="00916A56" w:rsidRPr="00B73D82">
        <w:rPr>
          <w:color w:val="0432FF"/>
        </w:rPr>
        <w:t>but there are multiple challenges based on biases of distinct methods used to collect information</w:t>
      </w:r>
      <w:r w:rsidR="00D13B45" w:rsidRPr="00B73D82">
        <w:rPr>
          <w:color w:val="0432FF"/>
        </w:rPr>
        <w:fldChar w:fldCharType="begin"/>
      </w:r>
      <w:r w:rsidR="004C645B" w:rsidRPr="00B73D82">
        <w:rPr>
          <w:color w:val="0432FF"/>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B73D82">
        <w:rPr>
          <w:color w:val="0432FF"/>
        </w:rPr>
        <w:fldChar w:fldCharType="separate"/>
      </w:r>
      <w:r w:rsidR="004C645B" w:rsidRPr="00B73D82">
        <w:rPr>
          <w:rFonts w:ascii="Calibri" w:eastAsia="Times New Roman" w:cs="Times New Roman"/>
          <w:color w:val="0432FF"/>
          <w:vertAlign w:val="superscript"/>
        </w:rPr>
        <w:t>1</w:t>
      </w:r>
      <w:r w:rsidR="00D13B45" w:rsidRPr="00B73D82">
        <w:rPr>
          <w:color w:val="0432FF"/>
        </w:rPr>
        <w:fldChar w:fldCharType="end"/>
      </w:r>
      <w:r w:rsidR="00916A56" w:rsidRPr="00B73D82">
        <w:rPr>
          <w:color w:val="0432FF"/>
        </w:rPr>
        <w:t xml:space="preserve"> from different </w:t>
      </w:r>
      <w:r w:rsidR="00250B94" w:rsidRPr="00B73D82">
        <w:rPr>
          <w:color w:val="0432FF"/>
        </w:rPr>
        <w:t>-</w:t>
      </w:r>
      <w:r w:rsidR="003A7B7E" w:rsidRPr="00B73D82">
        <w:rPr>
          <w:color w:val="0432FF"/>
        </w:rPr>
        <w:t>o</w:t>
      </w:r>
      <w:r w:rsidR="00916A56" w:rsidRPr="00B73D82">
        <w:rPr>
          <w:color w:val="0432FF"/>
        </w:rPr>
        <w:t>mics layers and biases related with batches which are inevitable</w:t>
      </w:r>
      <w:r w:rsidR="005A1491" w:rsidRPr="00B73D82">
        <w:rPr>
          <w:color w:val="0432FF"/>
        </w:rPr>
        <w:t xml:space="preserve"> </w:t>
      </w:r>
      <w:r w:rsidR="005A1491" w:rsidRPr="00B73D82">
        <w:rPr>
          <w:color w:val="0432FF"/>
        </w:rPr>
        <w:fldChar w:fldCharType="begin"/>
      </w:r>
      <w:r w:rsidR="004C645B" w:rsidRPr="00B73D82">
        <w:rPr>
          <w:color w:val="0432FF"/>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B73D82">
        <w:rPr>
          <w:color w:val="0432FF"/>
        </w:rPr>
        <w:fldChar w:fldCharType="separate"/>
      </w:r>
      <w:r w:rsidR="004C645B" w:rsidRPr="00B73D82">
        <w:rPr>
          <w:rFonts w:ascii="Calibri" w:eastAsia="Times New Roman" w:cs="Times New Roman"/>
          <w:color w:val="0432FF"/>
          <w:vertAlign w:val="superscript"/>
        </w:rPr>
        <w:t>2,3</w:t>
      </w:r>
      <w:r w:rsidR="005A1491" w:rsidRPr="00B73D82">
        <w:rPr>
          <w:color w:val="0432FF"/>
        </w:rPr>
        <w:fldChar w:fldCharType="end"/>
      </w:r>
      <w:r w:rsidR="00916A56" w:rsidRPr="00B73D82">
        <w:rPr>
          <w:color w:val="0432FF"/>
        </w:rPr>
        <w:t xml:space="preserve"> if one runs a study based on a big dataset that is </w:t>
      </w:r>
      <w:r w:rsidR="00250B94" w:rsidRPr="00B73D82">
        <w:rPr>
          <w:color w:val="0432FF"/>
        </w:rPr>
        <w:t>generated</w:t>
      </w:r>
      <w:r w:rsidR="00916A56" w:rsidRPr="00B73D82">
        <w:rPr>
          <w:color w:val="0432FF"/>
        </w:rPr>
        <w:t xml:space="preserve"> in </w:t>
      </w:r>
      <w:r w:rsidR="00250B94" w:rsidRPr="00B73D82">
        <w:rPr>
          <w:color w:val="0432FF"/>
        </w:rPr>
        <w:t>multiple</w:t>
      </w:r>
      <w:r w:rsidR="00916A56" w:rsidRPr="00B73D82">
        <w:rPr>
          <w:color w:val="0432FF"/>
        </w:rPr>
        <w:t xml:space="preserve"> labs</w:t>
      </w:r>
      <w:r w:rsidR="00250B94" w:rsidRPr="00B73D82">
        <w:rPr>
          <w:color w:val="0432FF"/>
        </w:rPr>
        <w:t xml:space="preserve"> within a long time span</w:t>
      </w:r>
      <w:r w:rsidR="00916A56" w:rsidRPr="00B73D82">
        <w:rPr>
          <w:color w:val="0432FF"/>
        </w:rPr>
        <w:t>.</w:t>
      </w:r>
    </w:p>
    <w:p w14:paraId="30CC5E1C" w14:textId="77777777" w:rsidR="00E25E3E" w:rsidRPr="00B73D82" w:rsidRDefault="00E25E3E" w:rsidP="00C31204">
      <w:pPr>
        <w:rPr>
          <w:color w:val="0432FF"/>
        </w:rPr>
      </w:pPr>
    </w:p>
    <w:p w14:paraId="61FD3C1A" w14:textId="0E5589CD" w:rsidR="00C31204" w:rsidRPr="00B73D82" w:rsidRDefault="000106AF" w:rsidP="00C31204">
      <w:pPr>
        <w:rPr>
          <w:color w:val="0432FF"/>
        </w:rPr>
      </w:pPr>
      <w:r w:rsidRPr="00B73D82">
        <w:rPr>
          <w:color w:val="0432FF"/>
        </w:rPr>
        <w:t xml:space="preserve">There are some </w:t>
      </w:r>
      <w:r w:rsidR="00C0699B" w:rsidRPr="00B73D82">
        <w:rPr>
          <w:color w:val="0432FF"/>
        </w:rPr>
        <w:t>studies that focus</w:t>
      </w:r>
      <w:r w:rsidR="005E5789" w:rsidRPr="00B73D82">
        <w:rPr>
          <w:color w:val="0432FF"/>
        </w:rPr>
        <w:t xml:space="preserve"> on </w:t>
      </w:r>
      <w:r w:rsidR="00B01B18" w:rsidRPr="00B73D82">
        <w:rPr>
          <w:color w:val="0432FF"/>
        </w:rPr>
        <w:t>predicting external conditions by using the cells internal variables</w:t>
      </w:r>
      <w:r w:rsidRPr="00B73D82">
        <w:rPr>
          <w:color w:val="0432FF"/>
        </w:rPr>
        <w:fldChar w:fldCharType="begin"/>
      </w:r>
      <w:r w:rsidR="00E80F9B" w:rsidRPr="00B73D82">
        <w:rPr>
          <w:color w:val="0432FF"/>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B73D82">
        <w:rPr>
          <w:rFonts w:ascii="MS Mincho" w:eastAsia="MS Mincho" w:hAnsi="MS Mincho" w:cs="MS Mincho"/>
          <w:color w:val="0432FF"/>
        </w:rPr>
        <w:instrText>∼</w:instrText>
      </w:r>
      <w:r w:rsidR="00E80F9B" w:rsidRPr="00B73D82">
        <w:rPr>
          <w:color w:val="0432FF"/>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Pr="00B73D82">
        <w:rPr>
          <w:color w:val="0432FF"/>
        </w:rPr>
        <w:fldChar w:fldCharType="separate"/>
      </w:r>
      <w:r w:rsidR="00E80F9B" w:rsidRPr="00B73D82">
        <w:rPr>
          <w:rFonts w:ascii="Calibri" w:eastAsia="Times New Roman" w:cs="Times New Roman"/>
          <w:color w:val="0432FF"/>
          <w:vertAlign w:val="superscript"/>
        </w:rPr>
        <w:t>4,5</w:t>
      </w:r>
      <w:r w:rsidRPr="00B73D82">
        <w:rPr>
          <w:color w:val="0432FF"/>
        </w:rPr>
        <w:fldChar w:fldCharType="end"/>
      </w:r>
      <w:r w:rsidR="00C0699B" w:rsidRPr="00B73D82">
        <w:rPr>
          <w:color w:val="0432FF"/>
        </w:rPr>
        <w:t>,</w:t>
      </w:r>
      <w:r w:rsidR="004D2922" w:rsidRPr="00B73D82">
        <w:rPr>
          <w:color w:val="0432FF"/>
        </w:rPr>
        <w:t xml:space="preserve"> but the main focus of those studies is to generate a theoretical framework for the problem</w:t>
      </w:r>
      <w:r w:rsidR="00E06152" w:rsidRPr="00B73D82">
        <w:rPr>
          <w:color w:val="0432FF"/>
        </w:rPr>
        <w:t>. Here we use a large</w:t>
      </w:r>
      <w:r w:rsidR="004D2922" w:rsidRPr="00B73D82">
        <w:rPr>
          <w:color w:val="0432FF"/>
        </w:rPr>
        <w:t xml:space="preserve"> dataset</w:t>
      </w:r>
      <w:r w:rsidR="004D2922" w:rsidRPr="00B73D82">
        <w:rPr>
          <w:color w:val="0432FF"/>
        </w:rPr>
        <w:fldChar w:fldCharType="begin"/>
      </w:r>
      <w:r w:rsidR="004D2922" w:rsidRPr="00B73D82">
        <w:rPr>
          <w:color w:val="0432FF"/>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B73D82">
        <w:rPr>
          <w:color w:val="0432FF"/>
        </w:rPr>
        <w:fldChar w:fldCharType="separate"/>
      </w:r>
      <w:r w:rsidR="004D2922" w:rsidRPr="00B73D82">
        <w:rPr>
          <w:rFonts w:ascii="Calibri" w:eastAsia="Times New Roman" w:cs="Times New Roman"/>
          <w:color w:val="0432FF"/>
          <w:vertAlign w:val="superscript"/>
        </w:rPr>
        <w:t>6</w:t>
      </w:r>
      <w:r w:rsidR="004D2922" w:rsidRPr="00B73D82">
        <w:rPr>
          <w:color w:val="0432FF"/>
        </w:rPr>
        <w:fldChar w:fldCharType="end"/>
      </w:r>
      <w:r w:rsidR="00C30676" w:rsidRPr="00B73D82">
        <w:rPr>
          <w:color w:val="0432FF"/>
        </w:rPr>
        <w:t xml:space="preserve"> </w:t>
      </w:r>
      <w:r w:rsidR="004D2922" w:rsidRPr="00B73D82">
        <w:rPr>
          <w:color w:val="0432FF"/>
        </w:rPr>
        <w:t>composed of transcriptomic and proteomic data to predict the growth conditions. Our</w:t>
      </w:r>
      <w:r w:rsidR="001762FB" w:rsidRPr="00B73D82">
        <w:rPr>
          <w:color w:val="0432FF"/>
        </w:rPr>
        <w:t xml:space="preserve"> </w:t>
      </w:r>
      <w:r w:rsidR="009803EA" w:rsidRPr="00B73D82">
        <w:rPr>
          <w:color w:val="0432FF"/>
        </w:rPr>
        <w:t xml:space="preserve">unique dataset that includes paired mRNA and protein </w:t>
      </w:r>
      <w:r w:rsidR="009803EA" w:rsidRPr="00B73D82">
        <w:rPr>
          <w:color w:val="0432FF"/>
        </w:rPr>
        <w:lastRenderedPageBreak/>
        <w:t>me</w:t>
      </w:r>
      <w:r w:rsidR="00C45A7E" w:rsidRPr="00B73D82">
        <w:rPr>
          <w:color w:val="0432FF"/>
        </w:rPr>
        <w:t xml:space="preserve">asurements of </w:t>
      </w:r>
      <w:r w:rsidR="00C45A7E" w:rsidRPr="00B73D82">
        <w:rPr>
          <w:i/>
          <w:color w:val="0432FF"/>
        </w:rPr>
        <w:t>E.coli</w:t>
      </w:r>
      <w:r w:rsidR="00C45A7E" w:rsidRPr="00B73D82">
        <w:rPr>
          <w:color w:val="0432FF"/>
        </w:rPr>
        <w:t xml:space="preserve"> under</w:t>
      </w:r>
      <w:r w:rsidR="000218CE" w:rsidRPr="00B73D82">
        <w:rPr>
          <w:color w:val="0432FF"/>
        </w:rPr>
        <w:t xml:space="preserve"> multiple</w:t>
      </w:r>
      <w:r w:rsidR="00C45A7E" w:rsidRPr="00B73D82">
        <w:rPr>
          <w:color w:val="0432FF"/>
        </w:rPr>
        <w:t xml:space="preserve"> different growth conditions </w:t>
      </w:r>
      <w:r w:rsidR="004D2922" w:rsidRPr="00B73D82">
        <w:rPr>
          <w:color w:val="0432FF"/>
        </w:rPr>
        <w:t>used to train machine lear</w:t>
      </w:r>
      <w:r w:rsidR="00C0699B" w:rsidRPr="00B73D82">
        <w:rPr>
          <w:color w:val="0432FF"/>
        </w:rPr>
        <w:t>ning algorithms with the aim of</w:t>
      </w:r>
      <w:r w:rsidR="001762FB" w:rsidRPr="00B73D82">
        <w:rPr>
          <w:color w:val="0432FF"/>
        </w:rPr>
        <w:t xml:space="preserve"> predict</w:t>
      </w:r>
      <w:r w:rsidR="004D2922" w:rsidRPr="00B73D82">
        <w:rPr>
          <w:color w:val="0432FF"/>
        </w:rPr>
        <w:t>ing</w:t>
      </w:r>
      <w:r w:rsidR="001762FB" w:rsidRPr="00B73D82">
        <w:rPr>
          <w:color w:val="0432FF"/>
        </w:rPr>
        <w:t xml:space="preserve"> the growth condit</w:t>
      </w:r>
      <w:r w:rsidR="007B602D" w:rsidRPr="00B73D82">
        <w:rPr>
          <w:color w:val="0432FF"/>
        </w:rPr>
        <w:t>ions of the bacteria. This large</w:t>
      </w:r>
      <w:r w:rsidR="001762FB" w:rsidRPr="00B73D82">
        <w:rPr>
          <w:color w:val="0432FF"/>
        </w:rPr>
        <w:t xml:space="preserve"> paired database also </w:t>
      </w:r>
      <w:r w:rsidR="00133FB9" w:rsidRPr="00B73D82">
        <w:rPr>
          <w:color w:val="0432FF"/>
        </w:rPr>
        <w:t>allows</w:t>
      </w:r>
      <w:r w:rsidR="001762FB" w:rsidRPr="00B73D82">
        <w:rPr>
          <w:color w:val="0432FF"/>
        </w:rPr>
        <w:t xml:space="preserve"> us to compare the </w:t>
      </w:r>
      <w:r w:rsidR="00D61B14" w:rsidRPr="00B73D82">
        <w:rPr>
          <w:color w:val="0432FF"/>
        </w:rPr>
        <w:t>predictability of</w:t>
      </w:r>
      <w:r w:rsidR="001762FB" w:rsidRPr="00B73D82">
        <w:rPr>
          <w:color w:val="0432FF"/>
        </w:rPr>
        <w:t xml:space="preserve"> </w:t>
      </w:r>
      <w:r w:rsidR="00D61B14" w:rsidRPr="00B73D82">
        <w:rPr>
          <w:color w:val="0432FF"/>
        </w:rPr>
        <w:t>external conditions by using transcriptomic and proteomic datasets either individually or together</w:t>
      </w:r>
      <w:r w:rsidR="001762FB" w:rsidRPr="00B73D82">
        <w:rPr>
          <w:color w:val="0432FF"/>
        </w:rPr>
        <w:t xml:space="preserve">. </w:t>
      </w:r>
      <w:r w:rsidR="00D61B14" w:rsidRPr="00B73D82">
        <w:rPr>
          <w:color w:val="0432FF"/>
        </w:rPr>
        <w:t xml:space="preserve">By using the </w:t>
      </w:r>
      <w:r w:rsidR="002B1E5C" w:rsidRPr="00B73D82">
        <w:rPr>
          <w:color w:val="0432FF"/>
        </w:rPr>
        <w:t>framework,</w:t>
      </w:r>
      <w:r w:rsidR="00D61B14" w:rsidRPr="00B73D82">
        <w:rPr>
          <w:color w:val="0432FF"/>
        </w:rPr>
        <w:t xml:space="preserve"> </w:t>
      </w:r>
      <w:r w:rsidR="004C4A78" w:rsidRPr="00B73D82">
        <w:rPr>
          <w:color w:val="0432FF"/>
        </w:rPr>
        <w:t>we also asked which changes in</w:t>
      </w:r>
      <w:r w:rsidR="00425C6E" w:rsidRPr="00B73D82">
        <w:rPr>
          <w:color w:val="0432FF"/>
        </w:rPr>
        <w:t xml:space="preserve"> the</w:t>
      </w:r>
      <w:r w:rsidR="004C4A78" w:rsidRPr="00B73D82">
        <w:rPr>
          <w:color w:val="0432FF"/>
        </w:rPr>
        <w:t xml:space="preserve"> environment have the biggest impact on the o</w:t>
      </w:r>
      <w:r w:rsidR="00E86C42" w:rsidRPr="00B73D82">
        <w:rPr>
          <w:color w:val="0432FF"/>
        </w:rPr>
        <w:t xml:space="preserve">rganism under investigation </w:t>
      </w:r>
      <w:r w:rsidR="003229CF" w:rsidRPr="00B73D82">
        <w:rPr>
          <w:color w:val="0432FF"/>
        </w:rPr>
        <w:t>in transcriptomics and pro</w:t>
      </w:r>
      <w:r w:rsidR="009D1D31" w:rsidRPr="00B73D82">
        <w:rPr>
          <w:color w:val="0432FF"/>
        </w:rPr>
        <w:t>teomics levels. We observe</w:t>
      </w:r>
      <w:r w:rsidR="00E86C42" w:rsidRPr="00B73D82">
        <w:rPr>
          <w:color w:val="0432FF"/>
        </w:rPr>
        <w:t xml:space="preserve"> </w:t>
      </w:r>
      <w:r w:rsidR="003229CF" w:rsidRPr="00B73D82">
        <w:rPr>
          <w:color w:val="0432FF"/>
        </w:rPr>
        <w:t xml:space="preserve">by combining transcriptomics and proteomics datasets we obtain </w:t>
      </w:r>
      <w:r w:rsidR="00E86C42" w:rsidRPr="00B73D82">
        <w:rPr>
          <w:color w:val="0432FF"/>
        </w:rPr>
        <w:t xml:space="preserve">more predictability </w:t>
      </w:r>
      <w:r w:rsidR="003229CF" w:rsidRPr="00B73D82">
        <w:rPr>
          <w:color w:val="0432FF"/>
        </w:rPr>
        <w:t>associated with external conditions</w:t>
      </w:r>
      <w:r w:rsidR="00E86C42" w:rsidRPr="00B73D82">
        <w:rPr>
          <w:color w:val="0432FF"/>
        </w:rPr>
        <w:t>. In addition to those w</w:t>
      </w:r>
      <w:r w:rsidR="0062071E" w:rsidRPr="00B73D82">
        <w:rPr>
          <w:color w:val="0432FF"/>
        </w:rPr>
        <w:t>e also investigate</w:t>
      </w:r>
      <w:r w:rsidR="00D61B14" w:rsidRPr="00B73D82">
        <w:rPr>
          <w:color w:val="0432FF"/>
        </w:rPr>
        <w:t xml:space="preserve"> the parameters that increase and decrease the predictability of those conditions and figure out bacterial phase has a huge effect on predictability</w:t>
      </w:r>
      <w:r w:rsidR="008968E3" w:rsidRPr="00B73D82">
        <w:rPr>
          <w:color w:val="0432FF"/>
        </w:rPr>
        <w:t>.</w:t>
      </w:r>
    </w:p>
    <w:p w14:paraId="76065FF4" w14:textId="77777777" w:rsidR="007278D7" w:rsidRDefault="007278D7" w:rsidP="00ED05E0">
      <w:pPr>
        <w:pStyle w:val="Heading2"/>
      </w:pPr>
    </w:p>
    <w:p w14:paraId="15AC3BF9" w14:textId="40862CC3" w:rsidR="0032708B" w:rsidRDefault="007B145B" w:rsidP="00B73D82">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Pr="00123060" w:rsidRDefault="004A0BB3" w:rsidP="004A0BB3">
      <w:pPr>
        <w:rPr>
          <w:color w:val="000000" w:themeColor="text1"/>
        </w:rPr>
      </w:pPr>
    </w:p>
    <w:p w14:paraId="3BCFCFC9" w14:textId="67EA5BB6" w:rsidR="000D6E1C" w:rsidRDefault="004A0BB3" w:rsidP="004A0BB3">
      <w:pPr>
        <w:rPr>
          <w:color w:val="0432FF"/>
        </w:rPr>
      </w:pPr>
      <w:r w:rsidRPr="00123060">
        <w:rPr>
          <w:color w:val="000000" w:themeColor="text1"/>
        </w:rPr>
        <w:t>We use</w:t>
      </w:r>
      <w:r w:rsidR="00931EB2" w:rsidRPr="00123060">
        <w:rPr>
          <w:color w:val="000000" w:themeColor="text1"/>
        </w:rPr>
        <w:t xml:space="preserve">d </w:t>
      </w:r>
      <w:r w:rsidR="00123060" w:rsidRPr="00123060">
        <w:rPr>
          <w:color w:val="000000" w:themeColor="text1"/>
        </w:rPr>
        <w:t xml:space="preserve">a previously published dataset of whole-genome </w:t>
      </w:r>
      <w:r w:rsidR="00123060" w:rsidRPr="00123060">
        <w:rPr>
          <w:i/>
          <w:color w:val="000000" w:themeColor="text1"/>
        </w:rPr>
        <w:t>E. coli</w:t>
      </w:r>
      <w:r w:rsidR="00123060" w:rsidRPr="00123060">
        <w:rPr>
          <w:color w:val="000000" w:themeColor="text1"/>
        </w:rPr>
        <w:t xml:space="preserve"> mRNA and protein abundances, measured under 34 different conditions</w:t>
      </w:r>
      <w:r w:rsidR="00421EE0" w:rsidRPr="00123060">
        <w:rPr>
          <w:color w:val="000000" w:themeColor="text1"/>
        </w:rPr>
        <w:fldChar w:fldCharType="begin"/>
      </w:r>
      <w:r w:rsidR="00E80F9B" w:rsidRPr="00123060">
        <w:rPr>
          <w:color w:val="000000" w:themeColor="text1"/>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123060">
        <w:rPr>
          <w:color w:val="000000" w:themeColor="text1"/>
        </w:rPr>
        <w:fldChar w:fldCharType="separate"/>
      </w:r>
      <w:r w:rsidR="00E80F9B" w:rsidRPr="00123060">
        <w:rPr>
          <w:rFonts w:ascii="Calibri" w:eastAsia="Times New Roman" w:cs="Times New Roman"/>
          <w:color w:val="000000" w:themeColor="text1"/>
          <w:vertAlign w:val="superscript"/>
        </w:rPr>
        <w:t>6,7</w:t>
      </w:r>
      <w:r w:rsidR="00421EE0" w:rsidRPr="00123060">
        <w:rPr>
          <w:color w:val="000000" w:themeColor="text1"/>
        </w:rPr>
        <w:fldChar w:fldCharType="end"/>
      </w:r>
      <w:r w:rsidR="00123060" w:rsidRPr="00123060">
        <w:rPr>
          <w:color w:val="000000" w:themeColor="text1"/>
        </w:rPr>
        <w:t>.</w:t>
      </w:r>
      <w:r w:rsidR="00421EE0" w:rsidRPr="00123060">
        <w:rPr>
          <w:color w:val="000000" w:themeColor="text1"/>
        </w:rPr>
        <w:t xml:space="preserve"> </w:t>
      </w:r>
      <w:r w:rsidR="00123060" w:rsidRPr="00123060">
        <w:rPr>
          <w:color w:val="000000" w:themeColor="text1"/>
        </w:rPr>
        <w:t xml:space="preserve">This dataset consists of a total of 155 samples, for which mRNA abundances are available for 152 and protein abundances for 105 (Figure 1). For 102 samples, both mRNA and protein abundances are available. </w:t>
      </w:r>
      <w:r w:rsidR="000D6E1C">
        <w:rPr>
          <w:color w:val="000000" w:themeColor="text1"/>
        </w:rPr>
        <w:t xml:space="preserve">The 34 different experimental conditions were generated by systematically varying four parameters, growth phase (i.e., time), carbon source, </w:t>
      </w:r>
      <w:r w:rsidR="000D6E1C" w:rsidRPr="000D6E1C">
        <w:rPr>
          <w:color w:val="000000" w:themeColor="text1"/>
        </w:rPr>
        <w:t>Mg</w:t>
      </w:r>
      <w:r w:rsidR="000D6E1C" w:rsidRPr="000D6E1C">
        <w:rPr>
          <w:color w:val="000000" w:themeColor="text1"/>
          <w:vertAlign w:val="superscript"/>
        </w:rPr>
        <w:t>2+</w:t>
      </w:r>
      <w:r w:rsidR="000D6E1C" w:rsidRPr="000D6E1C">
        <w:rPr>
          <w:color w:val="000000" w:themeColor="text1"/>
        </w:rPr>
        <w:t xml:space="preserve"> concentrations, and Na</w:t>
      </w:r>
      <w:r w:rsidR="000D6E1C" w:rsidRPr="000D6E1C">
        <w:rPr>
          <w:color w:val="000000" w:themeColor="text1"/>
          <w:vertAlign w:val="superscript"/>
        </w:rPr>
        <w:t>+</w:t>
      </w:r>
      <w:r w:rsidR="000D6E1C" w:rsidRPr="000D6E1C">
        <w:rPr>
          <w:color w:val="000000" w:themeColor="text1"/>
        </w:rPr>
        <w:t xml:space="preserve"> concentrations</w:t>
      </w:r>
      <w:r w:rsidR="000D6E1C">
        <w:rPr>
          <w:color w:val="000000" w:themeColor="text1"/>
        </w:rPr>
        <w:t xml:space="preserve"> </w:t>
      </w:r>
      <w:r w:rsidR="000D6E1C" w:rsidRPr="00123060">
        <w:rPr>
          <w:color w:val="000000" w:themeColor="text1"/>
        </w:rPr>
        <w:t>(Figure 1).</w:t>
      </w:r>
      <w:r w:rsidR="000D6E1C">
        <w:rPr>
          <w:color w:val="000000" w:themeColor="text1"/>
        </w:rPr>
        <w:t xml:space="preserve"> We asked here to what extent these parameters could be predicted through machine learning from the mRNA abundances, the protein abundances, or both.</w:t>
      </w:r>
    </w:p>
    <w:p w14:paraId="2E45C0B5" w14:textId="77777777" w:rsidR="000D6E1C" w:rsidRDefault="000D6E1C" w:rsidP="004A0BB3">
      <w:pPr>
        <w:rPr>
          <w:color w:val="0432FF"/>
        </w:rPr>
      </w:pPr>
    </w:p>
    <w:p w14:paraId="7F67D910" w14:textId="4B03B442" w:rsidR="00897E30" w:rsidRPr="00520805" w:rsidRDefault="00520805" w:rsidP="004A0BB3">
      <w:pPr>
        <w:rPr>
          <w:color w:val="000000" w:themeColor="text1"/>
        </w:rPr>
      </w:pPr>
      <w:r w:rsidRPr="00520805">
        <w:rPr>
          <w:color w:val="000000" w:themeColor="text1"/>
        </w:rPr>
        <w:t>We employed four different machine learning models, three based on SVMs with different kernels (</w:t>
      </w:r>
      <w:r w:rsidR="00D629A3" w:rsidRPr="00520805">
        <w:rPr>
          <w:color w:val="000000" w:themeColor="text1"/>
        </w:rPr>
        <w:t xml:space="preserve">radial kernel, sigmoidal kernel, </w:t>
      </w:r>
      <w:r w:rsidRPr="00520805">
        <w:rPr>
          <w:color w:val="000000" w:themeColor="text1"/>
        </w:rPr>
        <w:t xml:space="preserve">and </w:t>
      </w:r>
      <w:r w:rsidR="00D629A3" w:rsidRPr="00520805">
        <w:rPr>
          <w:color w:val="000000" w:themeColor="text1"/>
        </w:rPr>
        <w:t>linear kernel</w:t>
      </w:r>
      <w:r w:rsidRPr="00520805">
        <w:rPr>
          <w:color w:val="000000" w:themeColor="text1"/>
        </w:rPr>
        <w:t>)</w:t>
      </w:r>
      <w:r w:rsidR="00D629A3" w:rsidRPr="00520805">
        <w:rPr>
          <w:color w:val="000000" w:themeColor="text1"/>
        </w:rPr>
        <w:t xml:space="preserve"> and </w:t>
      </w:r>
      <w:r w:rsidRPr="00520805">
        <w:rPr>
          <w:color w:val="000000" w:themeColor="text1"/>
        </w:rPr>
        <w:t xml:space="preserve">the fourth using </w:t>
      </w:r>
      <w:r w:rsidR="00D629A3" w:rsidRPr="00520805">
        <w:rPr>
          <w:color w:val="000000" w:themeColor="text1"/>
        </w:rPr>
        <w:t>random forest</w:t>
      </w:r>
      <w:r w:rsidRPr="00520805">
        <w:rPr>
          <w:color w:val="000000" w:themeColor="text1"/>
        </w:rPr>
        <w:t>s</w:t>
      </w:r>
      <w:r w:rsidR="0084301E" w:rsidRPr="00520805">
        <w:rPr>
          <w:color w:val="000000" w:themeColor="text1"/>
        </w:rPr>
        <w:t>. We use</w:t>
      </w:r>
      <w:r w:rsidRPr="00520805">
        <w:rPr>
          <w:color w:val="000000" w:themeColor="text1"/>
        </w:rPr>
        <w:t>d</w:t>
      </w:r>
      <w:r w:rsidR="0084301E" w:rsidRPr="00520805">
        <w:rPr>
          <w:color w:val="000000" w:themeColor="text1"/>
        </w:rPr>
        <w:t xml:space="preserve"> </w:t>
      </w:r>
      <w:commentRangeStart w:id="0"/>
      <w:r w:rsidR="0084301E" w:rsidRPr="00520805">
        <w:rPr>
          <w:i/>
          <w:color w:val="000000" w:themeColor="text1"/>
        </w:rPr>
        <w:t xml:space="preserve">C-Classification </w:t>
      </w:r>
      <w:commentRangeEnd w:id="0"/>
      <w:r>
        <w:rPr>
          <w:rStyle w:val="CommentReference"/>
        </w:rPr>
        <w:commentReference w:id="0"/>
      </w:r>
      <w:r w:rsidR="0084301E" w:rsidRPr="00520805">
        <w:rPr>
          <w:color w:val="000000" w:themeColor="text1"/>
        </w:rPr>
        <w:t xml:space="preserve">for training classification model and </w:t>
      </w:r>
      <w:commentRangeStart w:id="1"/>
      <w:r w:rsidR="0084301E" w:rsidRPr="00520805">
        <w:rPr>
          <w:i/>
          <w:color w:val="000000" w:themeColor="text1"/>
        </w:rPr>
        <w:t>eps-regression</w:t>
      </w:r>
      <w:r w:rsidR="0084301E" w:rsidRPr="00520805">
        <w:rPr>
          <w:color w:val="000000" w:themeColor="text1"/>
        </w:rPr>
        <w:t xml:space="preserve"> for training regression models</w:t>
      </w:r>
      <w:r w:rsidR="00897E30" w:rsidRPr="00520805">
        <w:rPr>
          <w:color w:val="000000" w:themeColor="text1"/>
        </w:rPr>
        <w:t xml:space="preserve"> which we use f</w:t>
      </w:r>
      <w:r w:rsidR="00D629A3" w:rsidRPr="00520805">
        <w:rPr>
          <w:color w:val="000000" w:themeColor="text1"/>
        </w:rPr>
        <w:t>or predicting growth rates</w:t>
      </w:r>
      <w:r w:rsidR="0084301E" w:rsidRPr="00520805">
        <w:rPr>
          <w:color w:val="000000" w:themeColor="text1"/>
        </w:rPr>
        <w:t xml:space="preserve">. </w:t>
      </w:r>
      <w:commentRangeEnd w:id="1"/>
      <w:r>
        <w:rPr>
          <w:rStyle w:val="CommentReference"/>
        </w:rPr>
        <w:commentReference w:id="1"/>
      </w:r>
      <w:r w:rsidR="0084301E" w:rsidRPr="00520805">
        <w:rPr>
          <w:color w:val="000000" w:themeColor="text1"/>
        </w:rPr>
        <w:t>We adjusted weights of samples in a way that each class ends up with equal weight in order to prevent the prediction bias in favor of more populated classes</w:t>
      </w:r>
      <w:r w:rsidR="00EF5100" w:rsidRPr="00520805">
        <w:rPr>
          <w:color w:val="000000" w:themeColor="text1"/>
        </w:rPr>
        <w:t xml:space="preserve">. </w:t>
      </w:r>
    </w:p>
    <w:p w14:paraId="50743DA2" w14:textId="77777777" w:rsidR="00897E30" w:rsidRPr="002609EA" w:rsidRDefault="00897E30" w:rsidP="004A0BB3">
      <w:pPr>
        <w:rPr>
          <w:color w:val="0432FF"/>
        </w:rPr>
      </w:pPr>
    </w:p>
    <w:p w14:paraId="57C9075A" w14:textId="3C0B0395" w:rsidR="00897E30" w:rsidRPr="002609EA" w:rsidRDefault="00D25AA6" w:rsidP="004A0BB3">
      <w:pPr>
        <w:rPr>
          <w:color w:val="0432FF"/>
        </w:rPr>
      </w:pPr>
      <w:commentRangeStart w:id="2"/>
      <w:r w:rsidRPr="002609EA">
        <w:rPr>
          <w:color w:val="0432FF"/>
        </w:rPr>
        <w:t>We also generate a tuning loop to fine tune the parameters that the machine learning algorithms use. We optimize the parameter "</w:t>
      </w:r>
      <w:r w:rsidRPr="002609EA">
        <w:rPr>
          <w:rFonts w:ascii="Courier New" w:hAnsi="Courier New" w:cs="Courier New"/>
          <w:color w:val="0432FF"/>
        </w:rPr>
        <w:t>cost</w:t>
      </w:r>
      <w:r w:rsidRPr="002609EA">
        <w:rPr>
          <w:color w:val="0432FF"/>
        </w:rPr>
        <w:t>" for three models; SVM with linear, radial, and sigmoidal kernel. We optimize the parameter "</w:t>
      </w:r>
      <w:r w:rsidRPr="002609EA">
        <w:rPr>
          <w:rFonts w:ascii="Courier New" w:hAnsi="Courier New" w:cs="Courier New"/>
          <w:color w:val="0432FF"/>
        </w:rPr>
        <w:t>gamma</w:t>
      </w:r>
      <w:r w:rsidRPr="002609EA">
        <w:rPr>
          <w:color w:val="0432FF"/>
        </w:rPr>
        <w:t>" for SVM with radial and sigmoidal kernels. For random forest algorithm, we optimize three parameters; "</w:t>
      </w:r>
      <w:r w:rsidRPr="002609EA">
        <w:rPr>
          <w:rFonts w:ascii="Courier New" w:hAnsi="Courier New" w:cs="Courier New"/>
          <w:color w:val="0432FF"/>
        </w:rPr>
        <w:t>mtry</w:t>
      </w:r>
      <w:r w:rsidRPr="002609EA">
        <w:rPr>
          <w:color w:val="0432FF"/>
        </w:rPr>
        <w:t>", "</w:t>
      </w:r>
      <w:r w:rsidRPr="002609EA">
        <w:rPr>
          <w:rFonts w:ascii="Courier New" w:hAnsi="Courier New" w:cs="Courier New"/>
          <w:color w:val="0432FF"/>
        </w:rPr>
        <w:t>ntrees</w:t>
      </w:r>
      <w:r w:rsidRPr="002609EA">
        <w:rPr>
          <w:color w:val="0432FF"/>
        </w:rPr>
        <w:t>", and "</w:t>
      </w:r>
      <w:r w:rsidRPr="002609EA">
        <w:rPr>
          <w:rFonts w:ascii="Courier New" w:hAnsi="Courier New" w:cs="Courier New"/>
          <w:color w:val="0432FF"/>
        </w:rPr>
        <w:t>nodesize</w:t>
      </w:r>
      <w:r w:rsidRPr="002609EA">
        <w:rPr>
          <w:color w:val="0432FF"/>
        </w:rPr>
        <w:t>".</w:t>
      </w:r>
      <w:r w:rsidR="00084D2B" w:rsidRPr="002609EA">
        <w:rPr>
          <w:color w:val="0432FF"/>
        </w:rPr>
        <w:t xml:space="preserve"> </w:t>
      </w:r>
      <w:r w:rsidR="00F34FD8" w:rsidRPr="002609EA">
        <w:rPr>
          <w:color w:val="0432FF"/>
        </w:rPr>
        <w:t>We use the m</w:t>
      </w:r>
      <w:r w:rsidR="006028F1" w:rsidRPr="002609EA">
        <w:rPr>
          <w:color w:val="0432FF"/>
        </w:rPr>
        <w:t>ulti-</w:t>
      </w:r>
      <w:r w:rsidR="00F12A7F" w:rsidRPr="002609EA">
        <w:rPr>
          <w:color w:val="0432FF"/>
        </w:rPr>
        <w:t>conditional f1 score</w:t>
      </w:r>
      <w:r w:rsidR="00F12A7F" w:rsidRPr="002609EA">
        <w:rPr>
          <w:color w:val="0432FF"/>
        </w:rPr>
        <w:fldChar w:fldCharType="begin"/>
      </w:r>
      <w:r w:rsidR="00E80F9B" w:rsidRPr="002609EA">
        <w:rPr>
          <w:color w:val="0432FF"/>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0</w:t>
      </w:r>
      <w:r w:rsidR="00F12A7F" w:rsidRPr="002609EA">
        <w:rPr>
          <w:color w:val="0432FF"/>
        </w:rPr>
        <w:fldChar w:fldCharType="end"/>
      </w:r>
      <w:r w:rsidR="00F34FD8" w:rsidRPr="002609EA">
        <w:rPr>
          <w:color w:val="0432FF"/>
        </w:rPr>
        <w:t>, in order to weight all conditions equally and assign same importance to false positives and false negatives.</w:t>
      </w:r>
    </w:p>
    <w:p w14:paraId="6C33198B" w14:textId="77777777" w:rsidR="00897E30" w:rsidRPr="002609EA" w:rsidRDefault="00897E30" w:rsidP="004A0BB3">
      <w:pPr>
        <w:rPr>
          <w:color w:val="0432FF"/>
        </w:rPr>
      </w:pPr>
    </w:p>
    <w:p w14:paraId="77F1A832" w14:textId="735645FD" w:rsidR="00202CB5" w:rsidRPr="002609EA" w:rsidRDefault="00015BEF" w:rsidP="004A0BB3">
      <w:pPr>
        <w:rPr>
          <w:color w:val="0432FF"/>
        </w:rPr>
      </w:pPr>
      <w:r w:rsidRPr="002609EA">
        <w:rPr>
          <w:color w:val="0432FF"/>
        </w:rPr>
        <w:t xml:space="preserve">Before SVM we apply </w:t>
      </w:r>
      <w:r w:rsidR="007069AD" w:rsidRPr="002609EA">
        <w:rPr>
          <w:color w:val="0432FF"/>
        </w:rPr>
        <w:t>DeSeq2</w:t>
      </w:r>
      <w:r w:rsidR="007069AD" w:rsidRPr="002609EA">
        <w:rPr>
          <w:color w:val="0432FF"/>
        </w:rPr>
        <w:fldChar w:fldCharType="begin"/>
      </w:r>
      <w:r w:rsidR="00E80F9B" w:rsidRPr="002609EA">
        <w:rPr>
          <w:color w:val="0432FF"/>
        </w:rPr>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1</w:t>
      </w:r>
      <w:r w:rsidR="007069AD" w:rsidRPr="002609EA">
        <w:rPr>
          <w:color w:val="0432FF"/>
        </w:rPr>
        <w:fldChar w:fldCharType="end"/>
      </w:r>
      <w:r w:rsidR="00897E30" w:rsidRPr="002609EA">
        <w:rPr>
          <w:color w:val="0432FF"/>
        </w:rPr>
        <w:t xml:space="preserve"> for size factor normalization, </w:t>
      </w:r>
      <w:r w:rsidRPr="002609EA">
        <w:rPr>
          <w:color w:val="0432FF"/>
        </w:rPr>
        <w:t>fSVA</w:t>
      </w:r>
      <w:r w:rsidR="00F12A7F" w:rsidRPr="002609EA">
        <w:rPr>
          <w:color w:val="0432FF"/>
        </w:rPr>
        <w:fldChar w:fldCharType="begin"/>
      </w:r>
      <w:r w:rsidR="00E80F9B" w:rsidRPr="002609EA">
        <w:rPr>
          <w:color w:val="0432FF"/>
        </w:rPr>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2</w:t>
      </w:r>
      <w:r w:rsidR="00F12A7F" w:rsidRPr="002609EA">
        <w:rPr>
          <w:color w:val="0432FF"/>
        </w:rPr>
        <w:fldChar w:fldCharType="end"/>
      </w:r>
      <w:r w:rsidRPr="002609EA">
        <w:rPr>
          <w:color w:val="0432FF"/>
        </w:rPr>
        <w:t xml:space="preserve"> to normalize batch effects and PCA</w:t>
      </w:r>
      <w:r w:rsidR="007069AD" w:rsidRPr="002609EA">
        <w:rPr>
          <w:color w:val="0432FF"/>
        </w:rPr>
        <w:fldChar w:fldCharType="begin"/>
      </w:r>
      <w:r w:rsidR="00E80F9B" w:rsidRPr="002609EA">
        <w:rPr>
          <w:color w:val="0432FF"/>
        </w:rPr>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3</w:t>
      </w:r>
      <w:r w:rsidR="007069AD" w:rsidRPr="002609EA">
        <w:rPr>
          <w:color w:val="0432FF"/>
        </w:rPr>
        <w:fldChar w:fldCharType="end"/>
      </w:r>
      <w:r w:rsidRPr="002609EA">
        <w:rPr>
          <w:color w:val="0432FF"/>
        </w:rPr>
        <w:t xml:space="preserve"> to obtain the principal components</w:t>
      </w:r>
      <w:r w:rsidR="007F108D" w:rsidRPr="002609EA">
        <w:rPr>
          <w:color w:val="0432FF"/>
        </w:rPr>
        <w:t xml:space="preserve"> of the data</w:t>
      </w:r>
      <w:r w:rsidRPr="002609EA">
        <w:rPr>
          <w:color w:val="0432FF"/>
        </w:rPr>
        <w:t>.</w:t>
      </w:r>
      <w:r w:rsidR="007F108D" w:rsidRPr="002609EA">
        <w:rPr>
          <w:color w:val="0432FF"/>
        </w:rPr>
        <w:t xml:space="preserve"> </w:t>
      </w:r>
      <w:r w:rsidR="003A513B" w:rsidRPr="002609EA">
        <w:rPr>
          <w:color w:val="0432FF"/>
        </w:rPr>
        <w:t>Despite the fact that our datase</w:t>
      </w:r>
      <w:r w:rsidR="00F12A7F" w:rsidRPr="002609EA">
        <w:rPr>
          <w:color w:val="0432FF"/>
        </w:rPr>
        <w:t>t has stro</w:t>
      </w:r>
      <w:r w:rsidR="006F7D10" w:rsidRPr="002609EA">
        <w:rPr>
          <w:color w:val="0432FF"/>
        </w:rPr>
        <w:t xml:space="preserve">ng batch effects </w:t>
      </w:r>
      <w:r w:rsidR="006F7D10" w:rsidRPr="002609EA">
        <w:rPr>
          <w:color w:val="0432FF"/>
        </w:rPr>
        <w:fldChar w:fldCharType="begin"/>
      </w:r>
      <w:r w:rsidR="00E80F9B" w:rsidRPr="002609EA">
        <w:rPr>
          <w:color w:val="0432FF"/>
        </w:rPr>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rsidRPr="002609EA">
        <w:rPr>
          <w:color w:val="0432FF"/>
        </w:rPr>
        <w:fldChar w:fldCharType="separate"/>
      </w:r>
      <w:r w:rsidR="00E80F9B" w:rsidRPr="002609EA">
        <w:rPr>
          <w:rFonts w:ascii="Calibri" w:eastAsia="Times New Roman" w:cs="Times New Roman"/>
          <w:color w:val="0432FF"/>
          <w:vertAlign w:val="superscript"/>
        </w:rPr>
        <w:t>6</w:t>
      </w:r>
      <w:r w:rsidR="006F7D10" w:rsidRPr="002609EA">
        <w:rPr>
          <w:color w:val="0432FF"/>
        </w:rPr>
        <w:fldChar w:fldCharType="end"/>
      </w:r>
      <w:r w:rsidR="003A513B" w:rsidRPr="002609EA">
        <w:rPr>
          <w:color w:val="0432FF"/>
        </w:rPr>
        <w:t>, w</w:t>
      </w:r>
      <w:r w:rsidR="00A01B7D" w:rsidRPr="002609EA">
        <w:rPr>
          <w:color w:val="0432FF"/>
        </w:rPr>
        <w:t xml:space="preserve">e believe we get rid of the batch effects as much as possible before training our data with the help of </w:t>
      </w:r>
      <w:r w:rsidR="00E32900" w:rsidRPr="002609EA">
        <w:rPr>
          <w:color w:val="0432FF"/>
        </w:rPr>
        <w:t xml:space="preserve">the </w:t>
      </w:r>
      <w:r w:rsidR="00A01B7D" w:rsidRPr="002609EA">
        <w:rPr>
          <w:color w:val="0432FF"/>
        </w:rPr>
        <w:t xml:space="preserve">fSVA algorithm. We write our tuning algorithm that enables us to divide the dataset into subsets semi-randomly in a way that the ratios of samples tried to be constant as much as possible between training tuning and test sets. </w:t>
      </w:r>
      <w:r w:rsidR="003A513B" w:rsidRPr="002609EA">
        <w:rPr>
          <w:color w:val="0432FF"/>
        </w:rPr>
        <w:t xml:space="preserve">We also calculate the conditional class weights for each training data in tuning process </w:t>
      </w:r>
      <w:r w:rsidR="007F108D" w:rsidRPr="002609EA">
        <w:rPr>
          <w:color w:val="0432FF"/>
        </w:rPr>
        <w:t>[figure 2]</w:t>
      </w:r>
      <w:r w:rsidR="003A513B" w:rsidRPr="002609EA">
        <w:rPr>
          <w:color w:val="0432FF"/>
        </w:rPr>
        <w:t>.</w:t>
      </w:r>
    </w:p>
    <w:commentRangeEnd w:id="2"/>
    <w:p w14:paraId="302600EA" w14:textId="77777777" w:rsidR="003A513B" w:rsidRPr="002609EA" w:rsidRDefault="005A5BC9" w:rsidP="004A0BB3">
      <w:pPr>
        <w:rPr>
          <w:color w:val="0432FF"/>
        </w:rPr>
      </w:pPr>
      <w:r>
        <w:rPr>
          <w:rStyle w:val="CommentReference"/>
        </w:rPr>
        <w:lastRenderedPageBreak/>
        <w:commentReference w:id="2"/>
      </w:r>
    </w:p>
    <w:p w14:paraId="6FBDAB54" w14:textId="3F3CE9BE" w:rsidR="003A513B" w:rsidRPr="002609EA" w:rsidRDefault="003A513B" w:rsidP="004A0BB3">
      <w:pPr>
        <w:rPr>
          <w:color w:val="0432FF"/>
        </w:rPr>
      </w:pPr>
      <w:r w:rsidRPr="002609EA">
        <w:rPr>
          <w:color w:val="0432FF"/>
        </w:rPr>
        <w:t xml:space="preserve">So overall our pipeline is designed for tuning four different models, SVM with </w:t>
      </w:r>
      <w:r w:rsidR="00C304E3" w:rsidRPr="002609EA">
        <w:rPr>
          <w:color w:val="0432FF"/>
        </w:rPr>
        <w:t xml:space="preserve">the </w:t>
      </w:r>
      <w:r w:rsidRPr="002609EA">
        <w:rPr>
          <w:color w:val="0432FF"/>
        </w:rPr>
        <w:t>linear kernel, SVM with</w:t>
      </w:r>
      <w:r w:rsidR="00C304E3" w:rsidRPr="002609EA">
        <w:rPr>
          <w:color w:val="0432FF"/>
        </w:rPr>
        <w:t xml:space="preserve"> the</w:t>
      </w:r>
      <w:r w:rsidRPr="002609EA">
        <w:rPr>
          <w:color w:val="0432FF"/>
        </w:rPr>
        <w:t xml:space="preserve"> radial kernel, SVM with </w:t>
      </w:r>
      <w:r w:rsidR="00C304E3" w:rsidRPr="002609EA">
        <w:rPr>
          <w:color w:val="0432FF"/>
        </w:rPr>
        <w:t xml:space="preserve">the </w:t>
      </w:r>
      <w:r w:rsidRPr="002609EA">
        <w:rPr>
          <w:color w:val="0432FF"/>
        </w:rPr>
        <w:t>sigmoidal kernel, and random forest; independent of weight and batch effects and by using principal components in order to prevent overfitting</w:t>
      </w:r>
      <w:r w:rsidR="00F34FD8" w:rsidRPr="002609EA">
        <w:rPr>
          <w:color w:val="0432FF"/>
        </w:rPr>
        <w:t xml:space="preserve"> and assigning same importance to false positives, false negatives through all individual conditions</w:t>
      </w:r>
      <w:r w:rsidR="005C3847" w:rsidRPr="002609EA">
        <w:rPr>
          <w:color w:val="0432FF"/>
        </w:rPr>
        <w:t>.</w:t>
      </w:r>
    </w:p>
    <w:p w14:paraId="05CD1941" w14:textId="77777777" w:rsidR="00092881" w:rsidRDefault="00092881" w:rsidP="00C15BCA"/>
    <w:p w14:paraId="070CEB51" w14:textId="77777777" w:rsidR="0032708B" w:rsidRDefault="0032708B" w:rsidP="00092881">
      <w:pPr>
        <w:pStyle w:val="Heading3"/>
      </w:pPr>
    </w:p>
    <w:p w14:paraId="16473202" w14:textId="338252B4" w:rsidR="00C15BCA" w:rsidRDefault="00B33279" w:rsidP="00092881">
      <w:pPr>
        <w:pStyle w:val="Heading3"/>
      </w:pPr>
      <w:r>
        <w:t xml:space="preserve">Growth conditions can be predicted accurately from both </w:t>
      </w:r>
      <w:r w:rsidR="00E52BDC">
        <w:t>mRNA and protein abundances</w:t>
      </w:r>
    </w:p>
    <w:p w14:paraId="053775DB" w14:textId="77777777" w:rsidR="00092881" w:rsidRDefault="00092881" w:rsidP="00092881"/>
    <w:p w14:paraId="1B801719" w14:textId="608AF333" w:rsidR="00136446" w:rsidRDefault="00136446" w:rsidP="00092881">
      <w:pPr>
        <w:rPr>
          <w:color w:val="000000" w:themeColor="text1"/>
        </w:rPr>
      </w:pPr>
      <w:r w:rsidRPr="00136446">
        <w:rPr>
          <w:color w:val="000000" w:themeColor="text1"/>
        </w:rPr>
        <w:t xml:space="preserve">We first asked whether there were major differences in how well the different machine-learning approaches performed at predicting the growth conditions. </w:t>
      </w:r>
      <w:r>
        <w:rPr>
          <w:color w:val="000000" w:themeColor="text1"/>
        </w:rPr>
        <w:t xml:space="preserve">We considered growth condition as described by a four-dimensional vector of categorical variables, consisting of the dimensions growth phase (exponential, stationary, late stationary), carbon source (glucose, glycerol, gluconate, lactate), </w:t>
      </w:r>
      <w:r w:rsidRPr="000D6E1C">
        <w:rPr>
          <w:color w:val="000000" w:themeColor="text1"/>
        </w:rPr>
        <w:t>Mg</w:t>
      </w:r>
      <w:r w:rsidRPr="000D6E1C">
        <w:rPr>
          <w:color w:val="000000" w:themeColor="text1"/>
          <w:vertAlign w:val="superscript"/>
        </w:rPr>
        <w:t>2+</w:t>
      </w:r>
      <w:r w:rsidRPr="000D6E1C">
        <w:rPr>
          <w:color w:val="000000" w:themeColor="text1"/>
        </w:rPr>
        <w:t xml:space="preserve"> concentrations</w:t>
      </w:r>
      <w:r>
        <w:rPr>
          <w:color w:val="000000" w:themeColor="text1"/>
        </w:rPr>
        <w:t xml:space="preserve"> (base, low, high)</w:t>
      </w:r>
      <w:r w:rsidRPr="000D6E1C">
        <w:rPr>
          <w:color w:val="000000" w:themeColor="text1"/>
        </w:rPr>
        <w:t>, and Na</w:t>
      </w:r>
      <w:r w:rsidRPr="000D6E1C">
        <w:rPr>
          <w:color w:val="000000" w:themeColor="text1"/>
          <w:vertAlign w:val="superscript"/>
        </w:rPr>
        <w:t>+</w:t>
      </w:r>
      <w:r w:rsidRPr="000D6E1C">
        <w:rPr>
          <w:color w:val="000000" w:themeColor="text1"/>
        </w:rPr>
        <w:t xml:space="preserve"> concentrations</w:t>
      </w:r>
      <w:r>
        <w:rPr>
          <w:color w:val="000000" w:themeColor="text1"/>
        </w:rPr>
        <w:t xml:space="preserve"> (base, high). In total, 16 distinct combinations of these four variables were present in the data (Figure 1).</w:t>
      </w:r>
    </w:p>
    <w:p w14:paraId="6E69811C" w14:textId="77777777" w:rsidR="00136446" w:rsidRDefault="00136446" w:rsidP="00092881">
      <w:pPr>
        <w:rPr>
          <w:color w:val="000000" w:themeColor="text1"/>
        </w:rPr>
      </w:pPr>
    </w:p>
    <w:p w14:paraId="4DA0D83F" w14:textId="66E8994D" w:rsidR="00136446" w:rsidRPr="00136446" w:rsidRDefault="00D01D2F" w:rsidP="00092881">
      <w:pPr>
        <w:rPr>
          <w:color w:val="000000" w:themeColor="text1"/>
        </w:rPr>
      </w:pPr>
      <w:r>
        <w:rPr>
          <w:color w:val="000000" w:themeColor="text1"/>
        </w:rPr>
        <w:t xml:space="preserve">We trained the models to </w:t>
      </w:r>
      <w:r w:rsidR="00136446">
        <w:rPr>
          <w:color w:val="000000" w:themeColor="text1"/>
        </w:rPr>
        <w:t>predict the entire four-dimen</w:t>
      </w:r>
      <w:r>
        <w:rPr>
          <w:color w:val="000000" w:themeColor="text1"/>
        </w:rPr>
        <w:t>sional condition vector at once</w:t>
      </w:r>
      <w:r w:rsidR="00136446">
        <w:rPr>
          <w:color w:val="000000" w:themeColor="text1"/>
        </w:rPr>
        <w:t xml:space="preserve"> for </w:t>
      </w:r>
      <w:r>
        <w:rPr>
          <w:color w:val="000000" w:themeColor="text1"/>
        </w:rPr>
        <w:t xml:space="preserve">a given </w:t>
      </w:r>
      <w:r w:rsidR="00136446">
        <w:rPr>
          <w:color w:val="000000" w:themeColor="text1"/>
        </w:rPr>
        <w:t>sample,</w:t>
      </w:r>
      <w:r>
        <w:rPr>
          <w:color w:val="000000" w:themeColor="text1"/>
        </w:rPr>
        <w:t xml:space="preserve"> and we used the </w:t>
      </w:r>
      <w:r w:rsidRPr="00D01D2F">
        <w:rPr>
          <w:color w:val="000000" w:themeColor="text1"/>
        </w:rPr>
        <w:t>multi-</w:t>
      </w:r>
      <w:r w:rsidR="009648C1">
        <w:rPr>
          <w:color w:val="000000" w:themeColor="text1"/>
        </w:rPr>
        <w:t xml:space="preserve">conditional </w:t>
      </w:r>
      <w:r w:rsidR="009648C1" w:rsidRPr="009648C1">
        <w:rPr>
          <w:i/>
          <w:color w:val="000000" w:themeColor="text1"/>
        </w:rPr>
        <w:t>F</w:t>
      </w:r>
      <w:r w:rsidRPr="009B18FE">
        <w:rPr>
          <w:color w:val="000000" w:themeColor="text1"/>
          <w:vertAlign w:val="subscript"/>
        </w:rPr>
        <w:t>1</w:t>
      </w:r>
      <w:r w:rsidRPr="00D01D2F">
        <w:rPr>
          <w:color w:val="000000" w:themeColor="text1"/>
        </w:rPr>
        <w:t xml:space="preserve"> score</w:t>
      </w:r>
      <w:r w:rsidRPr="00D01D2F">
        <w:rPr>
          <w:color w:val="000000" w:themeColor="text1"/>
        </w:rPr>
        <w:fldChar w:fldCharType="begin"/>
      </w:r>
      <w:r w:rsidRPr="00D01D2F">
        <w:rPr>
          <w:color w:val="000000" w:themeColor="text1"/>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D01D2F">
        <w:rPr>
          <w:color w:val="000000" w:themeColor="text1"/>
        </w:rPr>
        <w:fldChar w:fldCharType="separate"/>
      </w:r>
      <w:r w:rsidRPr="00D01D2F">
        <w:rPr>
          <w:rFonts w:ascii="Calibri" w:eastAsia="Times New Roman" w:cs="Times New Roman"/>
          <w:color w:val="000000" w:themeColor="text1"/>
          <w:vertAlign w:val="superscript"/>
        </w:rPr>
        <w:t>10</w:t>
      </w:r>
      <w:r w:rsidRPr="00D01D2F">
        <w:rPr>
          <w:color w:val="000000" w:themeColor="text1"/>
        </w:rPr>
        <w:fldChar w:fldCharType="end"/>
      </w:r>
      <w:r w:rsidR="009648C1">
        <w:rPr>
          <w:color w:val="000000" w:themeColor="text1"/>
        </w:rPr>
        <w:t xml:space="preserve"> to assess prediction accuracy. </w:t>
      </w:r>
      <w:r w:rsidR="009B18FE">
        <w:rPr>
          <w:color w:val="000000" w:themeColor="text1"/>
        </w:rPr>
        <w:t xml:space="preserve">The </w:t>
      </w:r>
      <w:r w:rsidR="009B18FE" w:rsidRPr="009648C1">
        <w:rPr>
          <w:i/>
          <w:color w:val="000000" w:themeColor="text1"/>
        </w:rPr>
        <w:t>F</w:t>
      </w:r>
      <w:r w:rsidR="009B18FE" w:rsidRPr="009B18FE">
        <w:rPr>
          <w:color w:val="000000" w:themeColor="text1"/>
          <w:vertAlign w:val="subscript"/>
        </w:rPr>
        <w:t>1</w:t>
      </w:r>
    </w:p>
    <w:p w14:paraId="4D552D37" w14:textId="77777777" w:rsidR="00670EE8" w:rsidRDefault="009B18FE" w:rsidP="00092881">
      <w:pPr>
        <w:rPr>
          <w:color w:val="000000" w:themeColor="text1"/>
        </w:rPr>
      </w:pPr>
      <w:r w:rsidRPr="009B18FE">
        <w:rPr>
          <w:color w:val="000000" w:themeColor="text1"/>
        </w:rPr>
        <w:t>score is the h</w:t>
      </w:r>
      <w:r>
        <w:rPr>
          <w:color w:val="000000" w:themeColor="text1"/>
        </w:rPr>
        <w:t xml:space="preserve">armonic mean of precision and recall. It approaches zero if either quantity approaches zero, and it approaches one if both quantities approach one. </w:t>
      </w:r>
      <w:r w:rsidR="00027FB6">
        <w:rPr>
          <w:color w:val="000000" w:themeColor="text1"/>
        </w:rPr>
        <w:t xml:space="preserve">We first assessed model performance during the tuning stage of our pipeline, by recording which model had the best </w:t>
      </w:r>
      <w:r w:rsidR="00027FB6" w:rsidRPr="009648C1">
        <w:rPr>
          <w:i/>
          <w:color w:val="000000" w:themeColor="text1"/>
        </w:rPr>
        <w:t>F</w:t>
      </w:r>
      <w:r w:rsidR="00027FB6" w:rsidRPr="009B18FE">
        <w:rPr>
          <w:color w:val="000000" w:themeColor="text1"/>
          <w:vertAlign w:val="subscript"/>
        </w:rPr>
        <w:t>1</w:t>
      </w:r>
      <w:r w:rsidR="00027FB6" w:rsidRPr="00D01D2F">
        <w:rPr>
          <w:color w:val="000000" w:themeColor="text1"/>
        </w:rPr>
        <w:t xml:space="preserve"> score</w:t>
      </w:r>
      <w:r w:rsidR="00027FB6">
        <w:rPr>
          <w:color w:val="000000" w:themeColor="text1"/>
        </w:rPr>
        <w:t xml:space="preserve"> for each tuning run. We found that the SVM with a radial kernel clearly outcompeted the other models when fitted to mRNA data, and </w:t>
      </w:r>
      <w:r w:rsidR="00670EE8">
        <w:rPr>
          <w:color w:val="000000" w:themeColor="text1"/>
        </w:rPr>
        <w:t xml:space="preserve">the random forest model outcompeted the other models (though by a smaller margin) when fitted to protein data (Table 1). </w:t>
      </w:r>
      <w:commentRangeStart w:id="3"/>
      <w:r w:rsidR="00B00B30" w:rsidRPr="007674DA">
        <w:rPr>
          <w:color w:val="000000" w:themeColor="text1"/>
        </w:rPr>
        <w:t xml:space="preserve">The best parameter sets after tuning for mRNA and protein samples are </w:t>
      </w:r>
      <w:r w:rsidR="00865B0E" w:rsidRPr="007674DA">
        <w:rPr>
          <w:color w:val="000000" w:themeColor="text1"/>
          <w:highlight w:val="yellow"/>
        </w:rPr>
        <w:t>xx,</w:t>
      </w:r>
      <w:r w:rsidR="00A65D71" w:rsidRPr="007674DA">
        <w:rPr>
          <w:color w:val="000000" w:themeColor="text1"/>
          <w:highlight w:val="yellow"/>
        </w:rPr>
        <w:t xml:space="preserve"> yy</w:t>
      </w:r>
      <w:r w:rsidR="00A65D71" w:rsidRPr="007674DA">
        <w:rPr>
          <w:color w:val="000000" w:themeColor="text1"/>
        </w:rPr>
        <w:t xml:space="preserve"> as cost and</w:t>
      </w:r>
      <w:r w:rsidR="00865B0E" w:rsidRPr="007674DA">
        <w:rPr>
          <w:color w:val="000000" w:themeColor="text1"/>
        </w:rPr>
        <w:t xml:space="preserve"> </w:t>
      </w:r>
      <w:r w:rsidR="00865B0E" w:rsidRPr="007674DA">
        <w:rPr>
          <w:color w:val="000000" w:themeColor="text1"/>
          <w:highlight w:val="yellow"/>
        </w:rPr>
        <w:t>xx, yy</w:t>
      </w:r>
      <w:r w:rsidR="00865B0E" w:rsidRPr="007674DA">
        <w:rPr>
          <w:color w:val="000000" w:themeColor="text1"/>
        </w:rPr>
        <w:t xml:space="preserve"> as gamma, for radial and sigmoid kernels respectively </w:t>
      </w:r>
      <w:r w:rsidR="0035656A" w:rsidRPr="007674DA">
        <w:rPr>
          <w:color w:val="000000" w:themeColor="text1"/>
        </w:rPr>
        <w:t>[</w:t>
      </w:r>
      <w:r w:rsidR="00865B0E" w:rsidRPr="007674DA">
        <w:rPr>
          <w:color w:val="000000" w:themeColor="text1"/>
        </w:rPr>
        <w:t>Supplementary fig</w:t>
      </w:r>
      <w:r w:rsidR="0035656A" w:rsidRPr="007674DA">
        <w:rPr>
          <w:color w:val="000000" w:themeColor="text1"/>
        </w:rPr>
        <w:t>ure 1-2]</w:t>
      </w:r>
      <w:r w:rsidR="00865B0E" w:rsidRPr="007674DA">
        <w:rPr>
          <w:color w:val="000000" w:themeColor="text1"/>
        </w:rPr>
        <w:t>.</w:t>
      </w:r>
      <w:commentRangeEnd w:id="3"/>
      <w:r w:rsidR="007674DA">
        <w:rPr>
          <w:rStyle w:val="CommentReference"/>
        </w:rPr>
        <w:commentReference w:id="3"/>
      </w:r>
    </w:p>
    <w:p w14:paraId="40FCD297" w14:textId="77777777" w:rsidR="00670EE8" w:rsidRDefault="00670EE8" w:rsidP="00092881">
      <w:pPr>
        <w:rPr>
          <w:color w:val="000000" w:themeColor="text1"/>
        </w:rPr>
      </w:pPr>
    </w:p>
    <w:p w14:paraId="41EC1840" w14:textId="77777777" w:rsidR="00B07CBB" w:rsidRDefault="005949B9" w:rsidP="005949B9">
      <w:pPr>
        <w:rPr>
          <w:color w:val="000000" w:themeColor="text1"/>
        </w:rPr>
      </w:pPr>
      <w:r>
        <w:rPr>
          <w:color w:val="000000" w:themeColor="text1"/>
        </w:rPr>
        <w:t xml:space="preserve">We next compared the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sidR="00C35EAF">
        <w:rPr>
          <w:color w:val="000000" w:themeColor="text1"/>
        </w:rPr>
        <w:t>s we obtained</w:t>
      </w:r>
      <w:r>
        <w:rPr>
          <w:color w:val="000000" w:themeColor="text1"/>
        </w:rPr>
        <w:t xml:space="preserve"> when the tuned models were used to make predictions on the test datasets. </w:t>
      </w:r>
      <w:r w:rsidR="00E52BDC">
        <w:rPr>
          <w:color w:val="000000" w:themeColor="text1"/>
        </w:rPr>
        <w:t xml:space="preserve">For predictions based on mRNA abundances, we found that model performance on test data was general quite good, with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 xml:space="preserve">s centered around 0.7 (Figure 3). The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s were virtually identical for the three SVM based models, independent of the chosen kernel, and they were somewhat lower for the random forest model. For predictions based on protein abundances, model performance on test data was slightly worse than for the mRNA case, but still very good. The SVM with a r</w:t>
      </w:r>
      <w:r w:rsidR="00F67729">
        <w:rPr>
          <w:color w:val="000000" w:themeColor="text1"/>
        </w:rPr>
        <w:t>adial kernel performed the best</w:t>
      </w:r>
      <w:r w:rsidR="00E52BDC">
        <w:rPr>
          <w:color w:val="000000" w:themeColor="text1"/>
        </w:rPr>
        <w:t xml:space="preserve"> and the random forest model performed the worst.</w:t>
      </w:r>
    </w:p>
    <w:p w14:paraId="3E846F7E" w14:textId="77777777" w:rsidR="00B07CBB" w:rsidRDefault="00B07CBB" w:rsidP="005949B9">
      <w:pPr>
        <w:rPr>
          <w:color w:val="000000" w:themeColor="text1"/>
        </w:rPr>
      </w:pPr>
    </w:p>
    <w:p w14:paraId="12E51D0E" w14:textId="51A33DD1" w:rsidR="00092881" w:rsidRPr="00670EE8" w:rsidRDefault="00B07CBB" w:rsidP="005949B9">
      <w:pPr>
        <w:rPr>
          <w:color w:val="000000" w:themeColor="text1"/>
        </w:rPr>
      </w:pPr>
      <w:r>
        <w:rPr>
          <w:color w:val="000000" w:themeColor="text1"/>
        </w:rPr>
        <w:t xml:space="preserve">In addition to assessing overall prediction performance with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Pr>
          <w:color w:val="000000" w:themeColor="text1"/>
        </w:rPr>
        <w:t>s, we also</w:t>
      </w:r>
      <w:r w:rsidR="007436C4">
        <w:rPr>
          <w:color w:val="000000" w:themeColor="text1"/>
        </w:rPr>
        <w:t xml:space="preserve"> recorded the percentage of times specific growth conditions were accurately predicted or mispredicted</w:t>
      </w:r>
      <w:r>
        <w:rPr>
          <w:color w:val="000000" w:themeColor="text1"/>
        </w:rPr>
        <w:t xml:space="preserve"> </w:t>
      </w:r>
      <w:r w:rsidR="0056627B">
        <w:rPr>
          <w:color w:val="000000" w:themeColor="text1"/>
        </w:rPr>
        <w:t xml:space="preserve">in a confusion matrix </w:t>
      </w:r>
      <w:r w:rsidR="0091022A">
        <w:rPr>
          <w:color w:val="000000" w:themeColor="text1"/>
        </w:rPr>
        <w:t xml:space="preserve">(Figure 4). The large numbers/dark colorings along the diagonal highlight that predictions were generally accurate. For example, for predictions made from mRNA abundances, stationary-phase samples are frequently mispredicted as having glucose as carbon source, base </w:t>
      </w:r>
      <w:r w:rsidR="0091022A" w:rsidRPr="000D6E1C">
        <w:rPr>
          <w:color w:val="000000" w:themeColor="text1"/>
        </w:rPr>
        <w:t>Na</w:t>
      </w:r>
      <w:r w:rsidR="0091022A" w:rsidRPr="000D6E1C">
        <w:rPr>
          <w:color w:val="000000" w:themeColor="text1"/>
          <w:vertAlign w:val="superscript"/>
        </w:rPr>
        <w:t>+</w:t>
      </w:r>
      <w:r w:rsidR="0091022A">
        <w:rPr>
          <w:color w:val="000000" w:themeColor="text1"/>
        </w:rPr>
        <w:t xml:space="preserve"> concentration, and either base or low </w:t>
      </w:r>
      <w:r w:rsidR="0091022A" w:rsidRPr="000D6E1C">
        <w:rPr>
          <w:color w:val="000000" w:themeColor="text1"/>
        </w:rPr>
        <w:t>Mg</w:t>
      </w:r>
      <w:r w:rsidR="0091022A" w:rsidRPr="000D6E1C">
        <w:rPr>
          <w:color w:val="000000" w:themeColor="text1"/>
          <w:vertAlign w:val="superscript"/>
        </w:rPr>
        <w:t>2+</w:t>
      </w:r>
      <w:r w:rsidR="0091022A" w:rsidRPr="000D6E1C">
        <w:rPr>
          <w:color w:val="000000" w:themeColor="text1"/>
        </w:rPr>
        <w:t xml:space="preserve"> </w:t>
      </w:r>
      <w:r w:rsidR="0091022A">
        <w:rPr>
          <w:color w:val="000000" w:themeColor="text1"/>
        </w:rPr>
        <w:t>concentration. These mispredictions are driven in part by the uneven sampling of different conditions in the original dataset.</w:t>
      </w:r>
      <w:r w:rsidR="0091022A" w:rsidRPr="000D6E1C">
        <w:rPr>
          <w:color w:val="000000" w:themeColor="text1"/>
        </w:rPr>
        <w:t xml:space="preserve"> </w:t>
      </w:r>
      <w:r w:rsidR="007436C4" w:rsidRPr="007436C4">
        <w:rPr>
          <w:color w:val="000000" w:themeColor="text1"/>
        </w:rPr>
        <w:t>Even though we used sample-number-</w:t>
      </w:r>
      <w:r w:rsidR="00EB1299" w:rsidRPr="007436C4">
        <w:rPr>
          <w:color w:val="000000" w:themeColor="text1"/>
        </w:rPr>
        <w:t xml:space="preserve">adjusted </w:t>
      </w:r>
      <w:r w:rsidR="007C6591" w:rsidRPr="007436C4">
        <w:rPr>
          <w:color w:val="000000" w:themeColor="text1"/>
        </w:rPr>
        <w:t>class wei</w:t>
      </w:r>
      <w:r w:rsidR="00F9582A" w:rsidRPr="007436C4">
        <w:rPr>
          <w:color w:val="000000" w:themeColor="text1"/>
        </w:rPr>
        <w:t xml:space="preserve">ghts in all </w:t>
      </w:r>
      <w:r w:rsidR="007436C4" w:rsidRPr="007436C4">
        <w:rPr>
          <w:color w:val="000000" w:themeColor="text1"/>
        </w:rPr>
        <w:t xml:space="preserve">fitted models, we </w:t>
      </w:r>
      <w:r w:rsidR="007436C4" w:rsidRPr="007436C4">
        <w:rPr>
          <w:color w:val="000000" w:themeColor="text1"/>
        </w:rPr>
        <w:lastRenderedPageBreak/>
        <w:t>observed a trend of increasing fractions of correct predictions with increasing number of samples available under training</w:t>
      </w:r>
      <w:r w:rsidR="00C84D7F" w:rsidRPr="007436C4">
        <w:rPr>
          <w:color w:val="000000" w:themeColor="text1"/>
        </w:rPr>
        <w:t xml:space="preserve"> </w:t>
      </w:r>
      <w:r w:rsidR="007436C4" w:rsidRPr="007436C4">
        <w:rPr>
          <w:color w:val="000000" w:themeColor="text1"/>
        </w:rPr>
        <w:t>(Supplementary Figure 3)</w:t>
      </w:r>
      <w:r w:rsidR="007C6591" w:rsidRPr="007436C4">
        <w:rPr>
          <w:color w:val="000000" w:themeColor="text1"/>
        </w:rPr>
        <w:t>.</w:t>
      </w:r>
    </w:p>
    <w:p w14:paraId="1A9FFF2C" w14:textId="77777777" w:rsidR="0032708B" w:rsidRDefault="0032708B" w:rsidP="00692292">
      <w:pPr>
        <w:pStyle w:val="Heading3"/>
      </w:pPr>
    </w:p>
    <w:p w14:paraId="7E13A27C" w14:textId="693CDB57" w:rsidR="00692292" w:rsidRDefault="00676F29" w:rsidP="00692292">
      <w:pPr>
        <w:pStyle w:val="Heading3"/>
      </w:pPr>
      <w:r>
        <w:t xml:space="preserve">Prediction accuracy improves when </w:t>
      </w:r>
      <w:r w:rsidR="002103A1">
        <w:t xml:space="preserve">predictions are made jointly from </w:t>
      </w:r>
      <w:r w:rsidR="00692292">
        <w:t>mRNA and protein</w:t>
      </w:r>
      <w:r w:rsidR="002103A1">
        <w:t xml:space="preserve"> abundances</w:t>
      </w:r>
    </w:p>
    <w:p w14:paraId="60E0CF3C" w14:textId="77777777" w:rsidR="00A81EBD" w:rsidRPr="00A81EBD" w:rsidRDefault="00A81EBD" w:rsidP="00A81EBD"/>
    <w:p w14:paraId="0C56A20E" w14:textId="0AB1B7D4" w:rsidR="007A3883" w:rsidRDefault="002103A1" w:rsidP="00791D59">
      <w:pPr>
        <w:rPr>
          <w:color w:val="0432FF"/>
        </w:rPr>
      </w:pPr>
      <w:r w:rsidRPr="002103A1">
        <w:rPr>
          <w:color w:val="000000" w:themeColor="text1"/>
        </w:rPr>
        <w:t>We next asked whether</w:t>
      </w:r>
      <w:r>
        <w:rPr>
          <w:color w:val="000000" w:themeColor="text1"/>
        </w:rPr>
        <w:t xml:space="preserve"> predictions could be improved by considering mRNA and protein abundances at the same time. To address this question, we focused on the subset of </w:t>
      </w:r>
      <w:commentRangeStart w:id="4"/>
      <w:r>
        <w:rPr>
          <w:color w:val="000000" w:themeColor="text1"/>
        </w:rPr>
        <w:t>102</w:t>
      </w:r>
      <w:commentRangeEnd w:id="4"/>
      <w:r>
        <w:rPr>
          <w:rStyle w:val="CommentReference"/>
        </w:rPr>
        <w:commentReference w:id="4"/>
      </w:r>
      <w:r>
        <w:rPr>
          <w:color w:val="000000" w:themeColor="text1"/>
        </w:rPr>
        <w:t xml:space="preserve"> samples </w:t>
      </w:r>
      <w:r w:rsidR="007A3883">
        <w:rPr>
          <w:color w:val="000000" w:themeColor="text1"/>
        </w:rPr>
        <w:t xml:space="preserve">for which both mRNA and protein abundances were available, and run our analysis pipeline three times, once for mRNA abundances only, once for protein abundances only, and once for the </w:t>
      </w:r>
      <w:r w:rsidR="00C046B8">
        <w:rPr>
          <w:color w:val="000000" w:themeColor="text1"/>
        </w:rPr>
        <w:t>combined</w:t>
      </w:r>
      <w:r w:rsidR="007A3883">
        <w:rPr>
          <w:color w:val="000000" w:themeColor="text1"/>
        </w:rPr>
        <w:t xml:space="preserve"> dataset containing both mRNA and protein abundances. First, we found that for all four machine-learning algorithms, protein abundances alone yielded significantly better predictions than </w:t>
      </w:r>
      <w:r w:rsidR="00C046B8">
        <w:rPr>
          <w:color w:val="000000" w:themeColor="text1"/>
        </w:rPr>
        <w:t>mRNA abundances alone</w:t>
      </w:r>
      <w:r w:rsidR="007A3883">
        <w:rPr>
          <w:color w:val="000000" w:themeColor="text1"/>
        </w:rPr>
        <w:t xml:space="preserve"> (Figure 5 and Table 2). Second, </w:t>
      </w:r>
      <w:r w:rsidR="00C046B8">
        <w:rPr>
          <w:color w:val="000000" w:themeColor="text1"/>
        </w:rPr>
        <w:t>predictions made with the combined dataset were consistently better than predictions made using either mRNA or protein abundances alone, irrespective of machine-learning algorithm used (Figure 5 and Table 2).</w:t>
      </w:r>
    </w:p>
    <w:p w14:paraId="26FC21E1" w14:textId="77777777" w:rsidR="007A3883" w:rsidRDefault="007A3883" w:rsidP="00791D59">
      <w:pPr>
        <w:rPr>
          <w:color w:val="0432FF"/>
        </w:rPr>
      </w:pPr>
    </w:p>
    <w:p w14:paraId="3E159AA4" w14:textId="5E4A9194" w:rsidR="0032708B" w:rsidRPr="002609EA" w:rsidRDefault="003D064C" w:rsidP="00C70F51">
      <w:pPr>
        <w:rPr>
          <w:color w:val="0432FF"/>
        </w:rPr>
      </w:pPr>
      <w:r w:rsidRPr="003D064C">
        <w:rPr>
          <w:color w:val="000000" w:themeColor="text1"/>
        </w:rPr>
        <w:t xml:space="preserve">When </w:t>
      </w:r>
      <w:r>
        <w:rPr>
          <w:color w:val="000000" w:themeColor="text1"/>
        </w:rPr>
        <w:t xml:space="preserve">considering the </w:t>
      </w:r>
      <w:r w:rsidR="0056627B">
        <w:rPr>
          <w:color w:val="000000" w:themeColor="text1"/>
        </w:rPr>
        <w:t xml:space="preserve">confusion matrices for the three scenarios, we found </w:t>
      </w:r>
      <w:r w:rsidR="0037219A">
        <w:rPr>
          <w:color w:val="000000" w:themeColor="text1"/>
        </w:rPr>
        <w:t xml:space="preserve">that many of the </w:t>
      </w:r>
      <w:r w:rsidR="0056627B">
        <w:rPr>
          <w:color w:val="000000" w:themeColor="text1"/>
        </w:rPr>
        <w:t xml:space="preserve">mispredictions arising from mRNA </w:t>
      </w:r>
      <w:r w:rsidR="0037219A">
        <w:rPr>
          <w:color w:val="000000" w:themeColor="text1"/>
        </w:rPr>
        <w:t>abundances</w:t>
      </w:r>
      <w:r w:rsidR="0056627B">
        <w:rPr>
          <w:color w:val="000000" w:themeColor="text1"/>
        </w:rPr>
        <w:t xml:space="preserve"> were not </w:t>
      </w:r>
      <w:r w:rsidR="0037219A">
        <w:rPr>
          <w:color w:val="000000" w:themeColor="text1"/>
        </w:rPr>
        <w:t xml:space="preserve">that </w:t>
      </w:r>
      <w:r w:rsidR="0056627B">
        <w:rPr>
          <w:color w:val="000000" w:themeColor="text1"/>
        </w:rPr>
        <w:t xml:space="preserve">common </w:t>
      </w:r>
      <w:r w:rsidR="0037219A">
        <w:rPr>
          <w:color w:val="000000" w:themeColor="text1"/>
        </w:rPr>
        <w:t xml:space="preserve">when using </w:t>
      </w:r>
      <w:r w:rsidR="0056627B">
        <w:rPr>
          <w:color w:val="000000" w:themeColor="text1"/>
        </w:rPr>
        <w:t>protein</w:t>
      </w:r>
      <w:r w:rsidR="0037219A">
        <w:rPr>
          <w:color w:val="000000" w:themeColor="text1"/>
        </w:rPr>
        <w:t xml:space="preserve"> abundances</w:t>
      </w:r>
      <w:r w:rsidR="0056627B">
        <w:rPr>
          <w:color w:val="000000" w:themeColor="text1"/>
        </w:rPr>
        <w:t xml:space="preserve"> and vice versa (Supplementary Figures 4 and 5). For example, when using mRNA abundances, many conditions were mispredicted as exponential phase, glycerol,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base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or as stationary phase, glucose,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high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but these particular mispredictions were rare or absent when using protein abundances. </w:t>
      </w:r>
      <w:r w:rsidR="0037219A">
        <w:rPr>
          <w:color w:val="000000" w:themeColor="text1"/>
        </w:rPr>
        <w:t xml:space="preserve">By contrast, when using protein abundances, a few conditions were mispredicted as stationary phase, glycerol, base </w:t>
      </w:r>
      <w:r w:rsidR="0037219A" w:rsidRPr="000D6E1C">
        <w:rPr>
          <w:color w:val="000000" w:themeColor="text1"/>
        </w:rPr>
        <w:t>Mg</w:t>
      </w:r>
      <w:r w:rsidR="0037219A" w:rsidRPr="000D6E1C">
        <w:rPr>
          <w:color w:val="000000" w:themeColor="text1"/>
          <w:vertAlign w:val="superscript"/>
        </w:rPr>
        <w:t>2+</w:t>
      </w:r>
      <w:r w:rsidR="0037219A">
        <w:rPr>
          <w:color w:val="000000" w:themeColor="text1"/>
        </w:rPr>
        <w:t xml:space="preserve">, base </w:t>
      </w:r>
      <w:r w:rsidR="0037219A" w:rsidRPr="000D6E1C">
        <w:rPr>
          <w:color w:val="000000" w:themeColor="text1"/>
        </w:rPr>
        <w:t>Na</w:t>
      </w:r>
      <w:r w:rsidR="0037219A" w:rsidRPr="000D6E1C">
        <w:rPr>
          <w:color w:val="000000" w:themeColor="text1"/>
          <w:vertAlign w:val="superscript"/>
        </w:rPr>
        <w:t>+</w:t>
      </w:r>
      <w:r w:rsidR="0037219A">
        <w:rPr>
          <w:color w:val="000000" w:themeColor="text1"/>
        </w:rPr>
        <w:t xml:space="preserve">, and these mispredictions were virtually absent when using mRNA abundances.  </w:t>
      </w:r>
      <w:r w:rsidR="00C70F51">
        <w:rPr>
          <w:color w:val="000000" w:themeColor="text1"/>
        </w:rPr>
        <w:t xml:space="preserve">For predictions made from the combined dataset, mispredictions unique to either mRNA or protein abundances were generally suppressed, and only those mispredictions that arose for both mRNA and protein abundances alone arose also in the combined dataset (Supplementary Figure 6). </w:t>
      </w:r>
    </w:p>
    <w:p w14:paraId="29AB9AD5" w14:textId="77777777" w:rsidR="00B33279" w:rsidRDefault="00B33279" w:rsidP="008D275F">
      <w:pPr>
        <w:pStyle w:val="Heading3"/>
      </w:pPr>
    </w:p>
    <w:p w14:paraId="2CCAB4E9" w14:textId="6DDF52B2" w:rsidR="000940E3" w:rsidRDefault="00B33279" w:rsidP="008D275F">
      <w:pPr>
        <w:pStyle w:val="Heading3"/>
      </w:pPr>
      <w:r>
        <w:t>Prediction accuracy differs among conditions and data source</w:t>
      </w:r>
    </w:p>
    <w:p w14:paraId="4E3E2147" w14:textId="77777777" w:rsidR="003D7162" w:rsidRPr="003D7162" w:rsidRDefault="003D7162" w:rsidP="00A11022">
      <w:pPr>
        <w:rPr>
          <w:color w:val="000000" w:themeColor="text1"/>
        </w:rPr>
      </w:pPr>
    </w:p>
    <w:p w14:paraId="5DDA4BEF" w14:textId="70ADCB98" w:rsidR="0032708B" w:rsidRPr="002609EA" w:rsidRDefault="003D7162" w:rsidP="00A11022">
      <w:pPr>
        <w:rPr>
          <w:color w:val="0432FF"/>
        </w:rPr>
      </w:pPr>
      <w:r w:rsidRPr="003D7162">
        <w:rPr>
          <w:color w:val="000000" w:themeColor="text1"/>
        </w:rPr>
        <w:t>We also analyzed</w:t>
      </w:r>
      <w:r>
        <w:rPr>
          <w:color w:val="000000" w:themeColor="text1"/>
        </w:rPr>
        <w:t xml:space="preserve"> how prediction accuracy differed among conditions. First, </w:t>
      </w:r>
      <w:commentRangeStart w:id="5"/>
      <w:r>
        <w:rPr>
          <w:color w:val="000000" w:themeColor="text1"/>
        </w:rPr>
        <w:t>considering only samples that had either exponential or stationary phase samples for both protein and mRNA data</w:t>
      </w:r>
      <w:commentRangeEnd w:id="5"/>
      <w:r>
        <w:rPr>
          <w:rStyle w:val="CommentReference"/>
        </w:rPr>
        <w:commentReference w:id="5"/>
      </w:r>
      <w:r>
        <w:rPr>
          <w:color w:val="000000" w:themeColor="text1"/>
        </w:rPr>
        <w:t>, we found that predi</w:t>
      </w:r>
      <w:r w:rsidR="009B5591">
        <w:rPr>
          <w:color w:val="000000" w:themeColor="text1"/>
        </w:rPr>
        <w:t>ction accuracy was consistently</w:t>
      </w:r>
      <w:bookmarkStart w:id="6" w:name="_GoBack"/>
      <w:bookmarkEnd w:id="6"/>
      <w:r>
        <w:rPr>
          <w:color w:val="000000" w:themeColor="text1"/>
        </w:rPr>
        <w:t xml:space="preserve"> better for exponential phase samples than for stationary phase samples, irrespective of the machine-learning algorithm or the data source (mRNA or protein abundances) used (Figure 6). This observation implies that </w:t>
      </w:r>
      <w:r w:rsidRPr="003D7162">
        <w:rPr>
          <w:i/>
          <w:color w:val="000000" w:themeColor="text1"/>
        </w:rPr>
        <w:t>E. coli</w:t>
      </w:r>
      <w:r>
        <w:rPr>
          <w:color w:val="000000" w:themeColor="text1"/>
        </w:rPr>
        <w:t xml:space="preserve"> gene expression levels are less affected by growth conditions when the bacteria are in stationary phase than when they are in exponential phase.</w:t>
      </w:r>
    </w:p>
    <w:p w14:paraId="7CED7E5C" w14:textId="77777777" w:rsidR="0032708B" w:rsidRDefault="0032708B" w:rsidP="0032708B"/>
    <w:p w14:paraId="76D90724" w14:textId="3127C6C3" w:rsidR="00A02EA2" w:rsidRPr="00700786" w:rsidRDefault="003D7162" w:rsidP="00A02EA2">
      <w:r>
        <w:t xml:space="preserve">We also found that when making predictions based on mRNA abundances, growth phase was most accurately predicted and carbon source least accurately, with </w:t>
      </w:r>
      <w:r w:rsidRPr="000D6E1C">
        <w:rPr>
          <w:color w:val="000000" w:themeColor="text1"/>
        </w:rPr>
        <w:t>Mg</w:t>
      </w:r>
      <w:r w:rsidRPr="000D6E1C">
        <w:rPr>
          <w:color w:val="000000" w:themeColor="text1"/>
          <w:vertAlign w:val="superscript"/>
        </w:rPr>
        <w:t>2+</w:t>
      </w:r>
      <w:r>
        <w:rPr>
          <w:color w:val="000000" w:themeColor="text1"/>
        </w:rPr>
        <w:t xml:space="preserve"> and </w:t>
      </w:r>
      <w:r w:rsidRPr="000D6E1C">
        <w:rPr>
          <w:color w:val="000000" w:themeColor="text1"/>
        </w:rPr>
        <w:t>Na</w:t>
      </w:r>
      <w:r w:rsidRPr="000D6E1C">
        <w:rPr>
          <w:color w:val="000000" w:themeColor="text1"/>
          <w:vertAlign w:val="superscript"/>
        </w:rPr>
        <w:t>+</w:t>
      </w:r>
      <w:r>
        <w:rPr>
          <w:color w:val="000000" w:themeColor="text1"/>
        </w:rPr>
        <w:t xml:space="preserve"> concentration falling between these two extremes. By contrast, </w:t>
      </w:r>
      <w:r>
        <w:t xml:space="preserve">when making predictions based on protein abundances, carbon source was most accurately predicted and </w:t>
      </w:r>
      <w:r w:rsidRPr="000D6E1C">
        <w:rPr>
          <w:color w:val="000000" w:themeColor="text1"/>
        </w:rPr>
        <w:t>Mg</w:t>
      </w:r>
      <w:r w:rsidRPr="000D6E1C">
        <w:rPr>
          <w:color w:val="000000" w:themeColor="text1"/>
          <w:vertAlign w:val="superscript"/>
        </w:rPr>
        <w:t>2+</w:t>
      </w:r>
      <w:r>
        <w:t xml:space="preserve"> concentration least </w:t>
      </w:r>
      <w:r>
        <w:lastRenderedPageBreak/>
        <w:t>accurately, with</w:t>
      </w:r>
      <w:r w:rsidR="00591C33">
        <w:t xml:space="preserve"> </w:t>
      </w:r>
      <w:r w:rsidR="00591C33" w:rsidRPr="000D6E1C">
        <w:rPr>
          <w:color w:val="000000" w:themeColor="text1"/>
        </w:rPr>
        <w:t>Na</w:t>
      </w:r>
      <w:r w:rsidR="00591C33" w:rsidRPr="000D6E1C">
        <w:rPr>
          <w:color w:val="000000" w:themeColor="text1"/>
          <w:vertAlign w:val="superscript"/>
        </w:rPr>
        <w:t>+</w:t>
      </w:r>
      <w:r w:rsidR="00591C33">
        <w:rPr>
          <w:color w:val="000000" w:themeColor="text1"/>
        </w:rPr>
        <w:t xml:space="preserve"> concentration and growth phase falling between these two extremes (Figure 7 and Supplementary Figure 7). </w:t>
      </w:r>
      <w:r w:rsidR="00591C33" w:rsidRPr="00591C33">
        <w:rPr>
          <w:color w:val="000000" w:themeColor="text1"/>
        </w:rPr>
        <w:t xml:space="preserve">These results are consistent </w:t>
      </w:r>
      <w:r w:rsidR="00591C33">
        <w:rPr>
          <w:color w:val="000000" w:themeColor="text1"/>
        </w:rPr>
        <w:t xml:space="preserve">with the clustering observed among </w:t>
      </w:r>
      <w:r w:rsidR="00591C33" w:rsidRPr="00591C33">
        <w:rPr>
          <w:color w:val="000000" w:themeColor="text1"/>
        </w:rPr>
        <w:t xml:space="preserve">individual conditions </w:t>
      </w:r>
      <w:r w:rsidR="00591C33">
        <w:rPr>
          <w:color w:val="000000" w:themeColor="text1"/>
        </w:rPr>
        <w:t>in a previous analysis</w:t>
      </w:r>
      <w:r w:rsidR="00591C33" w:rsidRPr="00591C33">
        <w:rPr>
          <w:color w:val="000000" w:themeColor="text1"/>
        </w:rPr>
        <w:t xml:space="preserve"> </w:t>
      </w:r>
      <w:r w:rsidR="00591C33">
        <w:rPr>
          <w:color w:val="000000" w:themeColor="text1"/>
        </w:rPr>
        <w:t xml:space="preserve">of </w:t>
      </w:r>
      <w:r w:rsidR="00591C33" w:rsidRPr="00591C33">
        <w:rPr>
          <w:color w:val="000000" w:themeColor="text1"/>
        </w:rPr>
        <w:t>the same dataset</w:t>
      </w:r>
      <w:r w:rsidR="00591C33" w:rsidRPr="00591C33">
        <w:rPr>
          <w:color w:val="000000" w:themeColor="text1"/>
        </w:rPr>
        <w:fldChar w:fldCharType="begin"/>
      </w:r>
      <w:r w:rsidR="00591C33" w:rsidRPr="00591C33">
        <w:rPr>
          <w:color w:val="000000" w:themeColor="text1"/>
        </w:rPr>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591C33" w:rsidRPr="00591C33">
        <w:rPr>
          <w:color w:val="000000" w:themeColor="text1"/>
        </w:rPr>
        <w:fldChar w:fldCharType="separate"/>
      </w:r>
      <w:r w:rsidR="00591C33" w:rsidRPr="00591C33">
        <w:rPr>
          <w:rFonts w:ascii="Calibri" w:eastAsia="Times New Roman" w:cs="Times New Roman"/>
          <w:color w:val="000000" w:themeColor="text1"/>
          <w:vertAlign w:val="superscript"/>
        </w:rPr>
        <w:t>6</w:t>
      </w:r>
      <w:r w:rsidR="00591C33" w:rsidRPr="00591C33">
        <w:rPr>
          <w:color w:val="000000" w:themeColor="text1"/>
        </w:rPr>
        <w:fldChar w:fldCharType="end"/>
      </w:r>
      <w:r w:rsidR="00591C33" w:rsidRPr="00591C33">
        <w:rPr>
          <w:color w:val="000000" w:themeColor="text1"/>
        </w:rPr>
        <w:t xml:space="preserve">. </w:t>
      </w:r>
      <w:r w:rsidR="00700786">
        <w:t xml:space="preserve">Finally, </w:t>
      </w:r>
      <w:r w:rsidR="00364841">
        <w:t xml:space="preserve">for </w:t>
      </w:r>
      <w:r w:rsidR="0042046D">
        <w:t xml:space="preserve">the combined data set, we found that for </w:t>
      </w:r>
      <w:r w:rsidR="00364841">
        <w:t xml:space="preserve">carbon source and </w:t>
      </w:r>
      <w:r w:rsidR="00364841" w:rsidRPr="000D6E1C">
        <w:rPr>
          <w:color w:val="000000" w:themeColor="text1"/>
        </w:rPr>
        <w:t>Mg</w:t>
      </w:r>
      <w:r w:rsidR="00364841" w:rsidRPr="000D6E1C">
        <w:rPr>
          <w:color w:val="000000" w:themeColor="text1"/>
          <w:vertAlign w:val="superscript"/>
        </w:rPr>
        <w:t>2+</w:t>
      </w:r>
      <w:r w:rsidR="00364841">
        <w:t xml:space="preserve"> concentration, where protein abundances yielded better predictions</w:t>
      </w:r>
      <w:r w:rsidR="0042046D">
        <w:t xml:space="preserve"> than mRNA abundances</w:t>
      </w:r>
      <w:r w:rsidR="00364841">
        <w:t xml:space="preserve">, </w:t>
      </w:r>
      <w:r w:rsidR="0042046D">
        <w:t xml:space="preserve">prediction accuracy </w:t>
      </w:r>
      <w:r w:rsidR="00364841">
        <w:t>generally fell between the prediction accuracies of the individual datasets (Supplementary Figure 8), whereas for</w:t>
      </w:r>
      <w:r w:rsidR="00364841" w:rsidRPr="00364841">
        <w:rPr>
          <w:color w:val="000000" w:themeColor="text1"/>
        </w:rPr>
        <w:t xml:space="preserve"> </w:t>
      </w:r>
      <w:r w:rsidR="00364841" w:rsidRPr="000D6E1C">
        <w:rPr>
          <w:color w:val="000000" w:themeColor="text1"/>
        </w:rPr>
        <w:t>Na</w:t>
      </w:r>
      <w:r w:rsidR="00364841" w:rsidRPr="000D6E1C">
        <w:rPr>
          <w:color w:val="000000" w:themeColor="text1"/>
          <w:vertAlign w:val="superscript"/>
        </w:rPr>
        <w:t>+</w:t>
      </w:r>
      <w:r w:rsidR="00364841">
        <w:rPr>
          <w:color w:val="000000" w:themeColor="text1"/>
        </w:rPr>
        <w:t xml:space="preserve"> concentration and growth phase, where mRNA abundances yielded better predictions</w:t>
      </w:r>
      <w:r w:rsidR="00105C5E">
        <w:rPr>
          <w:color w:val="000000" w:themeColor="text1"/>
        </w:rPr>
        <w:t xml:space="preserve"> than protein abundances</w:t>
      </w:r>
      <w:r w:rsidR="00364841">
        <w:rPr>
          <w:color w:val="000000" w:themeColor="text1"/>
        </w:rPr>
        <w:t xml:space="preserve">, prediction accuracy </w:t>
      </w:r>
      <w:r w:rsidR="00105C5E">
        <w:rPr>
          <w:color w:val="000000" w:themeColor="text1"/>
        </w:rPr>
        <w:t>was</w:t>
      </w:r>
      <w:r w:rsidR="00364841">
        <w:rPr>
          <w:color w:val="000000" w:themeColor="text1"/>
        </w:rPr>
        <w:t xml:space="preserve"> generally as good as or better than </w:t>
      </w:r>
      <w:r w:rsidR="00364841">
        <w:t>between the prediction accuracies of the individual datasets (Supplementary Figure 8).</w:t>
      </w:r>
    </w:p>
    <w:p w14:paraId="2DC4ED86" w14:textId="77777777" w:rsidR="00A02EA2" w:rsidRPr="002609EA" w:rsidRDefault="00A02EA2" w:rsidP="00791D59">
      <w:pPr>
        <w:rPr>
          <w:color w:val="0432FF"/>
        </w:rPr>
      </w:pPr>
    </w:p>
    <w:p w14:paraId="489BA5F0" w14:textId="77777777" w:rsidR="00791D59" w:rsidRPr="002609EA" w:rsidRDefault="00791D59" w:rsidP="004F79A2">
      <w:pPr>
        <w:pStyle w:val="Heading2"/>
        <w:rPr>
          <w:color w:val="0432FF"/>
        </w:rPr>
      </w:pPr>
    </w:p>
    <w:p w14:paraId="2BD183F5" w14:textId="77777777" w:rsidR="00EB18C7" w:rsidRPr="002609EA" w:rsidRDefault="00EB18C7">
      <w:pPr>
        <w:rPr>
          <w:rFonts w:eastAsiaTheme="majorEastAsia" w:cstheme="majorBidi"/>
          <w:b/>
          <w:bCs/>
          <w:color w:val="0432FF"/>
          <w:sz w:val="26"/>
          <w:szCs w:val="26"/>
        </w:rPr>
      </w:pPr>
      <w:r w:rsidRPr="002609EA">
        <w:rPr>
          <w:color w:val="0432FF"/>
        </w:rP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Pr="006765DC" w:rsidRDefault="001C2934" w:rsidP="004F79A2">
      <w:pPr>
        <w:rPr>
          <w:color w:val="0432FF"/>
        </w:rPr>
      </w:pPr>
      <w:r w:rsidRPr="006765DC">
        <w:rPr>
          <w:color w:val="0432FF"/>
        </w:rPr>
        <w:t xml:space="preserve">We try to find methods to classify growth conditions of bacteria by analyzing its mRNA and protein concentrations, </w:t>
      </w:r>
      <w:r w:rsidR="00DF5D4D" w:rsidRPr="006765DC">
        <w:rPr>
          <w:color w:val="0432FF"/>
        </w:rPr>
        <w:t xml:space="preserve">this is the inverse problem of finding </w:t>
      </w:r>
      <w:r w:rsidR="00C17A53" w:rsidRPr="006765DC">
        <w:rPr>
          <w:color w:val="0432FF"/>
        </w:rPr>
        <w:t>concentrations of specific mRNA</w:t>
      </w:r>
      <w:r w:rsidR="00DF5D4D" w:rsidRPr="006765DC">
        <w:rPr>
          <w:color w:val="0432FF"/>
        </w:rPr>
        <w:t>s and protein</w:t>
      </w:r>
      <w:r w:rsidR="00C17A53" w:rsidRPr="006765DC">
        <w:rPr>
          <w:color w:val="0432FF"/>
        </w:rPr>
        <w:t>s</w:t>
      </w:r>
      <w:r w:rsidR="00DF5D4D" w:rsidRPr="006765DC">
        <w:rPr>
          <w:color w:val="0432FF"/>
        </w:rPr>
        <w:t xml:space="preserve"> under given growth conditions. Overall results indicate that we can predict</w:t>
      </w:r>
      <w:r w:rsidR="00554AA2" w:rsidRPr="006765DC">
        <w:rPr>
          <w:color w:val="0432FF"/>
        </w:rPr>
        <w:t xml:space="preserve"> the growth conditions up to </w:t>
      </w:r>
      <w:r w:rsidR="00F52F8E" w:rsidRPr="006765DC">
        <w:rPr>
          <w:color w:val="0432FF"/>
        </w:rPr>
        <w:t>xx</w:t>
      </w:r>
      <w:r w:rsidR="00DF5D4D" w:rsidRPr="006765DC">
        <w:rPr>
          <w:color w:val="0432FF"/>
        </w:rPr>
        <w:t xml:space="preserve"> percent of the time</w:t>
      </w:r>
      <w:r w:rsidR="00C17A53" w:rsidRPr="006765DC">
        <w:rPr>
          <w:color w:val="0432FF"/>
        </w:rPr>
        <w:t xml:space="preserve"> when we try multi-</w:t>
      </w:r>
      <w:r w:rsidR="00767B01" w:rsidRPr="006765DC">
        <w:rPr>
          <w:color w:val="0432FF"/>
        </w:rPr>
        <w:t>category classifications</w:t>
      </w:r>
      <w:r w:rsidR="00DF5D4D" w:rsidRPr="006765DC">
        <w:rPr>
          <w:color w:val="0432FF"/>
        </w:rPr>
        <w:t>. We used the dataset</w:t>
      </w:r>
      <w:r w:rsidR="00465854" w:rsidRPr="006765DC">
        <w:rPr>
          <w:color w:val="0432FF"/>
        </w:rPr>
        <w:fldChar w:fldCharType="begin"/>
      </w:r>
      <w:r w:rsidR="00465854" w:rsidRPr="006765DC">
        <w:rPr>
          <w:color w:val="0432FF"/>
        </w:rPr>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6765DC">
        <w:rPr>
          <w:color w:val="0432FF"/>
        </w:rPr>
        <w:fldChar w:fldCharType="separate"/>
      </w:r>
      <w:r w:rsidR="00465854" w:rsidRPr="006765DC">
        <w:rPr>
          <w:rFonts w:ascii="Calibri" w:eastAsia="Times New Roman" w:cs="Times New Roman"/>
          <w:color w:val="0432FF"/>
          <w:vertAlign w:val="superscript"/>
        </w:rPr>
        <w:t>6</w:t>
      </w:r>
      <w:r w:rsidR="00465854" w:rsidRPr="006765DC">
        <w:rPr>
          <w:color w:val="0432FF"/>
        </w:rPr>
        <w:fldChar w:fldCharType="end"/>
      </w:r>
      <w:r w:rsidR="003141DD" w:rsidRPr="006765DC">
        <w:rPr>
          <w:color w:val="0432FF"/>
        </w:rPr>
        <w:t>,</w:t>
      </w:r>
      <w:r w:rsidR="00DF5D4D" w:rsidRPr="006765DC">
        <w:rPr>
          <w:color w:val="0432FF"/>
        </w:rPr>
        <w:t xml:space="preserve"> </w:t>
      </w:r>
      <w:r w:rsidR="003141DD" w:rsidRPr="006765DC">
        <w:rPr>
          <w:color w:val="0432FF"/>
        </w:rPr>
        <w:t xml:space="preserve">which includes samples that have paired mRNA and protein reads for our study.  </w:t>
      </w:r>
    </w:p>
    <w:p w14:paraId="7B6A8ECE" w14:textId="77777777" w:rsidR="003141DD" w:rsidRPr="006765DC" w:rsidRDefault="003141DD" w:rsidP="004F79A2">
      <w:pPr>
        <w:rPr>
          <w:color w:val="0432FF"/>
        </w:rPr>
      </w:pPr>
    </w:p>
    <w:p w14:paraId="7618A341" w14:textId="694F5063" w:rsidR="003121F4" w:rsidRPr="006765DC" w:rsidRDefault="00560654" w:rsidP="004F79A2">
      <w:pPr>
        <w:rPr>
          <w:color w:val="0432FF"/>
        </w:rPr>
      </w:pPr>
      <w:r w:rsidRPr="006765DC">
        <w:rPr>
          <w:color w:val="0432FF"/>
        </w:rPr>
        <w:t xml:space="preserve">We can predict the </w:t>
      </w:r>
      <w:r w:rsidR="002D619C" w:rsidRPr="006765DC">
        <w:rPr>
          <w:color w:val="0432FF"/>
        </w:rPr>
        <w:t xml:space="preserve">external conditions that the bacteria growth </w:t>
      </w:r>
      <w:r w:rsidR="006F4EDA" w:rsidRPr="006765DC">
        <w:rPr>
          <w:color w:val="0432FF"/>
        </w:rPr>
        <w:t xml:space="preserve">even </w:t>
      </w:r>
      <w:r w:rsidR="00784B7B" w:rsidRPr="006765DC">
        <w:rPr>
          <w:color w:val="0432FF"/>
        </w:rPr>
        <w:t>after batch effect correction</w:t>
      </w:r>
      <w:r w:rsidR="00814168" w:rsidRPr="006765DC">
        <w:rPr>
          <w:color w:val="0432FF"/>
        </w:rPr>
        <w:t>, and</w:t>
      </w:r>
      <w:r w:rsidR="00784B7B" w:rsidRPr="006765DC">
        <w:rPr>
          <w:color w:val="0432FF"/>
        </w:rPr>
        <w:t xml:space="preserve"> even just by using 152 samples for mRNA data and 105 samples for protein data and for 16 distinct conditions. This indicates </w:t>
      </w:r>
      <w:r w:rsidR="00784B7B" w:rsidRPr="006765DC">
        <w:rPr>
          <w:i/>
          <w:color w:val="0432FF"/>
        </w:rPr>
        <w:t>E.coli</w:t>
      </w:r>
      <w:r w:rsidR="00784B7B" w:rsidRPr="006765DC">
        <w:rPr>
          <w:color w:val="0432FF"/>
        </w:rPr>
        <w:t xml:space="preserve"> strongly responses to </w:t>
      </w:r>
      <w:r w:rsidR="005612E2" w:rsidRPr="006765DC">
        <w:rPr>
          <w:color w:val="0432FF"/>
        </w:rPr>
        <w:t>external conditions in a measur</w:t>
      </w:r>
      <w:r w:rsidR="00784B7B" w:rsidRPr="006765DC">
        <w:rPr>
          <w:color w:val="0432FF"/>
        </w:rPr>
        <w:t>able and consistent way</w:t>
      </w:r>
      <w:r w:rsidR="009D4A9A" w:rsidRPr="006765DC">
        <w:rPr>
          <w:color w:val="0432FF"/>
        </w:rPr>
        <w:t>.</w:t>
      </w:r>
    </w:p>
    <w:p w14:paraId="4936B55A" w14:textId="77777777" w:rsidR="009D4A9A" w:rsidRPr="006765DC" w:rsidRDefault="009D4A9A" w:rsidP="004F79A2">
      <w:pPr>
        <w:rPr>
          <w:color w:val="0432FF"/>
        </w:rPr>
      </w:pPr>
    </w:p>
    <w:p w14:paraId="1A6D61FD" w14:textId="4B3F1686" w:rsidR="00892214" w:rsidRPr="006765DC" w:rsidRDefault="009E4047" w:rsidP="004F79A2">
      <w:pPr>
        <w:rPr>
          <w:color w:val="0432FF"/>
        </w:rPr>
      </w:pPr>
      <w:r w:rsidRPr="006765DC">
        <w:rPr>
          <w:color w:val="0432FF"/>
        </w:rPr>
        <w:t>Results suggest that protein concentrations include more information than mRNA concentrations and combined data includes more information than proteins after the data is filtered in order to keep only paired mRNA and protein samples</w:t>
      </w:r>
      <w:r w:rsidR="007C37D2" w:rsidRPr="006765DC">
        <w:rPr>
          <w:color w:val="0432FF"/>
        </w:rPr>
        <w:t xml:space="preserve">. </w:t>
      </w:r>
      <w:r w:rsidR="00257AF7" w:rsidRPr="006765DC">
        <w:rPr>
          <w:color w:val="0432FF"/>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6765DC">
        <w:rPr>
          <w:color w:val="0432FF"/>
        </w:rPr>
        <w:t>Thi</w:t>
      </w:r>
      <w:r w:rsidR="00257AF7" w:rsidRPr="006765DC">
        <w:rPr>
          <w:color w:val="0432FF"/>
        </w:rPr>
        <w:t>s difference indicates the post-</w:t>
      </w:r>
      <w:r w:rsidR="00A06AD2" w:rsidRPr="006765DC">
        <w:rPr>
          <w:color w:val="0432FF"/>
        </w:rPr>
        <w:t xml:space="preserve">translational regulation is controlled </w:t>
      </w:r>
      <w:r w:rsidR="00357B67" w:rsidRPr="006765DC">
        <w:rPr>
          <w:color w:val="0432FF"/>
        </w:rPr>
        <w:t>by</w:t>
      </w:r>
      <w:r w:rsidR="00A06AD2" w:rsidRPr="006765DC">
        <w:rPr>
          <w:color w:val="0432FF"/>
        </w:rPr>
        <w:t xml:space="preserve"> external conditions up to a degree. </w:t>
      </w:r>
      <w:r w:rsidR="007C37D2" w:rsidRPr="006765DC">
        <w:rPr>
          <w:color w:val="0432FF"/>
        </w:rPr>
        <w:t>I</w:t>
      </w:r>
      <w:r w:rsidR="0089192A" w:rsidRPr="006765DC">
        <w:rPr>
          <w:color w:val="0432FF"/>
        </w:rPr>
        <w:t xml:space="preserve">ncrease in predictive power </w:t>
      </w:r>
      <w:r w:rsidR="00521EE1" w:rsidRPr="006765DC">
        <w:rPr>
          <w:color w:val="0432FF"/>
        </w:rPr>
        <w:t xml:space="preserve">on internal cellular state </w:t>
      </w:r>
      <w:r w:rsidR="0089192A" w:rsidRPr="006765DC">
        <w:rPr>
          <w:color w:val="0432FF"/>
        </w:rPr>
        <w:t xml:space="preserve">after combining multiple omics datasets have been </w:t>
      </w:r>
      <w:r w:rsidR="00763301" w:rsidRPr="006765DC">
        <w:rPr>
          <w:color w:val="0432FF"/>
        </w:rPr>
        <w:t xml:space="preserve">theoretically </w:t>
      </w:r>
      <w:r w:rsidR="00C91FB6" w:rsidRPr="006765DC">
        <w:rPr>
          <w:color w:val="0432FF"/>
        </w:rPr>
        <w:t xml:space="preserve">hypothesized </w:t>
      </w:r>
      <w:r w:rsidR="00C91FB6" w:rsidRPr="006765DC">
        <w:rPr>
          <w:color w:val="0432FF"/>
        </w:rPr>
        <w:fldChar w:fldCharType="begin"/>
      </w:r>
      <w:r w:rsidR="006D4ABC" w:rsidRPr="006765DC">
        <w:rPr>
          <w:color w:val="0432F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6765DC">
        <w:rPr>
          <w:color w:val="0432FF"/>
        </w:rPr>
        <w:fldChar w:fldCharType="separate"/>
      </w:r>
      <w:r w:rsidR="00C91FB6" w:rsidRPr="006765DC">
        <w:rPr>
          <w:rFonts w:ascii="Calibri" w:eastAsia="Times New Roman" w:cs="Times New Roman"/>
          <w:color w:val="0432FF"/>
          <w:vertAlign w:val="superscript"/>
        </w:rPr>
        <w:t>14</w:t>
      </w:r>
      <w:r w:rsidR="00C91FB6" w:rsidRPr="006765DC">
        <w:rPr>
          <w:color w:val="0432FF"/>
        </w:rPr>
        <w:fldChar w:fldCharType="end"/>
      </w:r>
      <w:r w:rsidR="00C91FB6" w:rsidRPr="006765DC">
        <w:rPr>
          <w:color w:val="0432FF"/>
        </w:rPr>
        <w:t xml:space="preserve"> </w:t>
      </w:r>
      <w:r w:rsidR="00763301" w:rsidRPr="006765DC">
        <w:rPr>
          <w:color w:val="0432FF"/>
        </w:rPr>
        <w:t xml:space="preserve">and </w:t>
      </w:r>
      <w:r w:rsidR="002A4139" w:rsidRPr="006765DC">
        <w:rPr>
          <w:color w:val="0432FF"/>
        </w:rPr>
        <w:t>experimentally observed</w:t>
      </w:r>
      <w:r w:rsidR="0089192A" w:rsidRPr="006765DC">
        <w:rPr>
          <w:color w:val="0432FF"/>
        </w:rPr>
        <w:t xml:space="preserve"> before</w:t>
      </w:r>
      <w:r w:rsidR="001352EA" w:rsidRPr="006765DC">
        <w:rPr>
          <w:color w:val="0432FF"/>
        </w:rPr>
        <w:fldChar w:fldCharType="begin"/>
      </w:r>
      <w:r w:rsidR="00144A87" w:rsidRPr="006765DC">
        <w:rPr>
          <w:color w:val="0432F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6765DC">
        <w:rPr>
          <w:color w:val="0432FF"/>
        </w:rPr>
        <w:fldChar w:fldCharType="separate"/>
      </w:r>
      <w:r w:rsidR="00144A87" w:rsidRPr="006765DC">
        <w:rPr>
          <w:rFonts w:ascii="Calibri" w:eastAsia="Times New Roman" w:cs="Times New Roman"/>
          <w:color w:val="0432FF"/>
          <w:vertAlign w:val="superscript"/>
        </w:rPr>
        <w:t>1,15,16</w:t>
      </w:r>
      <w:r w:rsidR="001352EA" w:rsidRPr="006765DC">
        <w:rPr>
          <w:color w:val="0432FF"/>
        </w:rPr>
        <w:fldChar w:fldCharType="end"/>
      </w:r>
      <w:r w:rsidR="00C4041F" w:rsidRPr="006765DC">
        <w:rPr>
          <w:color w:val="0432FF"/>
        </w:rPr>
        <w:t>.</w:t>
      </w:r>
      <w:r w:rsidR="009675D5" w:rsidRPr="006765DC">
        <w:rPr>
          <w:color w:val="0432FF"/>
        </w:rPr>
        <w:t xml:space="preserve"> </w:t>
      </w:r>
      <w:r w:rsidR="002A4139" w:rsidRPr="006765DC">
        <w:rPr>
          <w:color w:val="0432FF"/>
        </w:rPr>
        <w:t>Post-</w:t>
      </w:r>
      <w:r w:rsidR="00892214" w:rsidRPr="006765DC">
        <w:rPr>
          <w:color w:val="0432FF"/>
        </w:rPr>
        <w:t xml:space="preserve">transcriptional regulation that triggered by an external stimulus that aims to arrange cells response time to external </w:t>
      </w:r>
      <w:r w:rsidR="00B32A5F" w:rsidRPr="006765DC">
        <w:rPr>
          <w:color w:val="0432FF"/>
        </w:rPr>
        <w:t xml:space="preserve">stimuli </w:t>
      </w:r>
      <w:r w:rsidR="007A7EFF" w:rsidRPr="006765DC">
        <w:rPr>
          <w:color w:val="0432FF"/>
        </w:rPr>
        <w:t xml:space="preserve">might be </w:t>
      </w:r>
      <w:r w:rsidR="002A4139" w:rsidRPr="006765DC">
        <w:rPr>
          <w:color w:val="0432FF"/>
        </w:rPr>
        <w:t xml:space="preserve">a result of </w:t>
      </w:r>
      <w:r w:rsidR="007A7EFF" w:rsidRPr="006765DC">
        <w:rPr>
          <w:color w:val="0432FF"/>
        </w:rPr>
        <w:t>post-translational phosphorylation</w:t>
      </w:r>
      <w:r w:rsidR="001F75FB" w:rsidRPr="006765DC">
        <w:rPr>
          <w:color w:val="0432FF"/>
        </w:rPr>
        <w:fldChar w:fldCharType="begin"/>
      </w:r>
      <w:r w:rsidR="001F75FB" w:rsidRPr="006765DC">
        <w:rPr>
          <w:color w:val="0432F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6765DC">
        <w:rPr>
          <w:color w:val="0432FF"/>
        </w:rPr>
        <w:fldChar w:fldCharType="separate"/>
      </w:r>
      <w:r w:rsidR="001F75FB" w:rsidRPr="006765DC">
        <w:rPr>
          <w:rFonts w:ascii="Calibri" w:eastAsia="Times New Roman" w:cs="Times New Roman"/>
          <w:color w:val="0432FF"/>
          <w:vertAlign w:val="superscript"/>
        </w:rPr>
        <w:t>17</w:t>
      </w:r>
      <w:r w:rsidR="001F75FB" w:rsidRPr="006765DC">
        <w:rPr>
          <w:color w:val="0432FF"/>
        </w:rPr>
        <w:fldChar w:fldCharType="end"/>
      </w:r>
      <w:r w:rsidR="007A7EFF" w:rsidRPr="006765DC">
        <w:rPr>
          <w:color w:val="0432FF"/>
        </w:rPr>
        <w:t>, or might be associated with stress</w:t>
      </w:r>
      <w:r w:rsidR="00DC09A7" w:rsidRPr="006765DC">
        <w:rPr>
          <w:color w:val="0432FF"/>
        </w:rPr>
        <w:t xml:space="preserve"> coping mechanisms</w:t>
      </w:r>
      <w:r w:rsidR="00DC09A7" w:rsidRPr="006765DC">
        <w:rPr>
          <w:color w:val="0432FF"/>
        </w:rPr>
        <w:fldChar w:fldCharType="begin"/>
      </w:r>
      <w:r w:rsidR="00DC09A7" w:rsidRPr="006765DC">
        <w:rPr>
          <w:color w:val="0432F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6765DC">
        <w:rPr>
          <w:color w:val="0432FF"/>
        </w:rPr>
        <w:fldChar w:fldCharType="separate"/>
      </w:r>
      <w:r w:rsidR="00DC09A7" w:rsidRPr="006765DC">
        <w:rPr>
          <w:rFonts w:ascii="Calibri" w:eastAsia="Times New Roman" w:cs="Times New Roman"/>
          <w:color w:val="0432FF"/>
          <w:vertAlign w:val="superscript"/>
        </w:rPr>
        <w:t>18</w:t>
      </w:r>
      <w:r w:rsidR="00DC09A7" w:rsidRPr="006765DC">
        <w:rPr>
          <w:color w:val="0432FF"/>
        </w:rPr>
        <w:fldChar w:fldCharType="end"/>
      </w:r>
      <w:r w:rsidR="00B32A5F" w:rsidRPr="006765DC">
        <w:rPr>
          <w:color w:val="0432FF"/>
        </w:rPr>
        <w:t>.</w:t>
      </w:r>
    </w:p>
    <w:p w14:paraId="39BFAE20" w14:textId="77777777" w:rsidR="009D4A9A" w:rsidRPr="006765DC" w:rsidRDefault="009D4A9A" w:rsidP="004F79A2">
      <w:pPr>
        <w:rPr>
          <w:color w:val="0432FF"/>
        </w:rPr>
      </w:pPr>
    </w:p>
    <w:p w14:paraId="3BECD68D" w14:textId="72BF8F7D" w:rsidR="009D4A9A" w:rsidRPr="006765DC" w:rsidRDefault="009D4A9A" w:rsidP="00BC6145">
      <w:pPr>
        <w:rPr>
          <w:color w:val="0432FF"/>
        </w:rPr>
      </w:pPr>
      <w:r w:rsidRPr="006765DC">
        <w:rPr>
          <w:color w:val="0432FF"/>
        </w:rPr>
        <w:t xml:space="preserve">The prediction power of the tests decrease </w:t>
      </w:r>
      <w:r w:rsidR="0013120E" w:rsidRPr="006765DC">
        <w:rPr>
          <w:color w:val="0432FF"/>
        </w:rPr>
        <w:t>from exponential to stationary phase</w:t>
      </w:r>
      <w:r w:rsidRPr="006765DC">
        <w:rPr>
          <w:color w:val="0432FF"/>
        </w:rPr>
        <w:t>, which indicates the concentration</w:t>
      </w:r>
      <w:r w:rsidR="00502021" w:rsidRPr="006765DC">
        <w:rPr>
          <w:color w:val="0432FF"/>
        </w:rPr>
        <w:t xml:space="preserve"> of mRNA and proteins become </w:t>
      </w:r>
      <w:r w:rsidR="00C318C0" w:rsidRPr="006765DC">
        <w:rPr>
          <w:color w:val="0432FF"/>
        </w:rPr>
        <w:t>indistinguishable</w:t>
      </w:r>
      <w:r w:rsidR="00EA7172" w:rsidRPr="006765DC">
        <w:rPr>
          <w:color w:val="0432FF"/>
        </w:rPr>
        <w:t xml:space="preserve"> from one external condition to another</w:t>
      </w:r>
      <w:r w:rsidR="00C318C0" w:rsidRPr="006765DC">
        <w:rPr>
          <w:color w:val="0432FF"/>
        </w:rPr>
        <w:t>, t</w:t>
      </w:r>
      <w:r w:rsidR="00956D8B" w:rsidRPr="006765DC">
        <w:rPr>
          <w:color w:val="0432FF"/>
        </w:rPr>
        <w:t>his behavior is independent of</w:t>
      </w:r>
      <w:r w:rsidRPr="006765DC">
        <w:rPr>
          <w:color w:val="0432FF"/>
        </w:rPr>
        <w:t xml:space="preserve"> external conditions</w:t>
      </w:r>
      <w:r w:rsidR="00085C62" w:rsidRPr="006765DC">
        <w:rPr>
          <w:color w:val="0432FF"/>
        </w:rPr>
        <w:t xml:space="preserve"> or the machine learning algorithms used</w:t>
      </w:r>
      <w:r w:rsidRPr="006765DC">
        <w:rPr>
          <w:color w:val="0432FF"/>
        </w:rPr>
        <w:t>.</w:t>
      </w:r>
      <w:r w:rsidR="00E00A86" w:rsidRPr="006765DC">
        <w:rPr>
          <w:color w:val="0432FF"/>
        </w:rPr>
        <w:t xml:space="preserve"> </w:t>
      </w:r>
      <w:r w:rsidR="00956D8B" w:rsidRPr="006765DC">
        <w:rPr>
          <w:color w:val="0432FF"/>
        </w:rPr>
        <w:t>One reason for</w:t>
      </w:r>
      <w:r w:rsidR="00C279FA" w:rsidRPr="006765DC">
        <w:rPr>
          <w:color w:val="0432FF"/>
        </w:rPr>
        <w:t xml:space="preserve"> this behavior might be </w:t>
      </w:r>
      <w:r w:rsidR="002B5BAA" w:rsidRPr="006765DC">
        <w:rPr>
          <w:color w:val="0432FF"/>
        </w:rPr>
        <w:t xml:space="preserve">associated with </w:t>
      </w:r>
      <w:r w:rsidR="002442D7" w:rsidRPr="006765DC">
        <w:rPr>
          <w:color w:val="0432FF"/>
        </w:rPr>
        <w:t>endogenous metabolis</w:t>
      </w:r>
      <w:r w:rsidR="00C279FA" w:rsidRPr="006765DC">
        <w:rPr>
          <w:color w:val="0432FF"/>
        </w:rPr>
        <w:t xml:space="preserve">; </w:t>
      </w:r>
      <w:r w:rsidR="002442D7" w:rsidRPr="006765DC">
        <w:rPr>
          <w:color w:val="0432FF"/>
        </w:rPr>
        <w:t xml:space="preserve">in which, </w:t>
      </w:r>
      <w:r w:rsidR="00C279FA" w:rsidRPr="006765DC">
        <w:rPr>
          <w:color w:val="0432FF"/>
        </w:rPr>
        <w:t xml:space="preserve">stationary phase cells </w:t>
      </w:r>
      <w:r w:rsidR="002B5BAA" w:rsidRPr="006765DC">
        <w:rPr>
          <w:color w:val="0432FF"/>
        </w:rPr>
        <w:t>start to use</w:t>
      </w:r>
      <w:r w:rsidR="00C279FA" w:rsidRPr="006765DC">
        <w:rPr>
          <w:color w:val="0432FF"/>
        </w:rPr>
        <w:t xml:space="preserve"> the </w:t>
      </w:r>
      <w:r w:rsidR="002B5BAA" w:rsidRPr="006765DC">
        <w:rPr>
          <w:color w:val="0432FF"/>
        </w:rPr>
        <w:t>residue</w:t>
      </w:r>
      <w:r w:rsidR="00C279FA" w:rsidRPr="006765DC">
        <w:rPr>
          <w:color w:val="0432FF"/>
        </w:rPr>
        <w:t xml:space="preserve"> of other cells instead of provided carbon source</w:t>
      </w:r>
      <w:r w:rsidR="00140F60" w:rsidRPr="006765DC">
        <w:rPr>
          <w:color w:val="0432FF"/>
        </w:rPr>
        <w:t>. This new carbon source,</w:t>
      </w:r>
      <w:r w:rsidR="002B5BAA" w:rsidRPr="006765DC">
        <w:rPr>
          <w:color w:val="0432FF"/>
        </w:rPr>
        <w:t xml:space="preserve"> </w:t>
      </w:r>
      <w:r w:rsidR="00956D8B" w:rsidRPr="006765DC">
        <w:rPr>
          <w:color w:val="0432FF"/>
        </w:rPr>
        <w:t>which is independent of</w:t>
      </w:r>
      <w:r w:rsidR="00140F60" w:rsidRPr="006765DC">
        <w:rPr>
          <w:color w:val="0432FF"/>
        </w:rPr>
        <w:t xml:space="preserve"> the provided carbon source, </w:t>
      </w:r>
      <w:r w:rsidR="00433EF0" w:rsidRPr="006765DC">
        <w:rPr>
          <w:color w:val="0432FF"/>
        </w:rPr>
        <w:t>suppress</w:t>
      </w:r>
      <w:r w:rsidR="00140F60" w:rsidRPr="006765DC">
        <w:rPr>
          <w:color w:val="0432FF"/>
        </w:rPr>
        <w:t xml:space="preserve"> the differences between the cells in different external c</w:t>
      </w:r>
      <w:r w:rsidR="00433EF0" w:rsidRPr="006765DC">
        <w:rPr>
          <w:color w:val="0432FF"/>
        </w:rPr>
        <w:t>arbon source environments</w:t>
      </w:r>
      <w:r w:rsidR="00242248" w:rsidRPr="006765DC">
        <w:rPr>
          <w:color w:val="0432FF"/>
        </w:rPr>
        <w:fldChar w:fldCharType="begin"/>
      </w:r>
      <w:r w:rsidR="007D760A" w:rsidRPr="006765DC">
        <w:rPr>
          <w:color w:val="0432F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6765DC">
        <w:rPr>
          <w:color w:val="0432FF"/>
        </w:rPr>
        <w:fldChar w:fldCharType="separate"/>
      </w:r>
      <w:r w:rsidR="007D760A" w:rsidRPr="006765DC">
        <w:rPr>
          <w:rFonts w:ascii="Calibri" w:eastAsia="Times New Roman" w:cs="Times New Roman"/>
          <w:color w:val="0432FF"/>
          <w:vertAlign w:val="superscript"/>
        </w:rPr>
        <w:t>19,20</w:t>
      </w:r>
      <w:r w:rsidR="00242248" w:rsidRPr="006765DC">
        <w:rPr>
          <w:color w:val="0432FF"/>
        </w:rPr>
        <w:fldChar w:fldCharType="end"/>
      </w:r>
      <w:r w:rsidR="00140F60" w:rsidRPr="006765DC">
        <w:rPr>
          <w:color w:val="0432FF"/>
        </w:rPr>
        <w:t>.</w:t>
      </w:r>
      <w:r w:rsidR="00A50EEB" w:rsidRPr="006765DC">
        <w:rPr>
          <w:color w:val="0432FF"/>
        </w:rPr>
        <w:t xml:space="preserve"> Another reason for thi</w:t>
      </w:r>
      <w:r w:rsidR="00FF1863" w:rsidRPr="006765DC">
        <w:rPr>
          <w:color w:val="0432FF"/>
        </w:rPr>
        <w:t>s behavior might be related to</w:t>
      </w:r>
      <w:r w:rsidR="00A50EEB" w:rsidRPr="006765DC">
        <w:rPr>
          <w:color w:val="0432FF"/>
        </w:rPr>
        <w:t xml:space="preserve"> strong coupling between gene expression noise and growth rate; </w:t>
      </w:r>
      <w:r w:rsidR="004011B2" w:rsidRPr="006765DC">
        <w:rPr>
          <w:color w:val="0432FF"/>
        </w:rPr>
        <w:t xml:space="preserve">multiple studies conclude </w:t>
      </w:r>
      <w:r w:rsidR="00663D81" w:rsidRPr="006765DC">
        <w:rPr>
          <w:color w:val="0432FF"/>
        </w:rPr>
        <w:t>higher gene expres</w:t>
      </w:r>
      <w:r w:rsidR="00BC6145" w:rsidRPr="006765DC">
        <w:rPr>
          <w:color w:val="0432FF"/>
        </w:rPr>
        <w:t xml:space="preserve">sion noise </w:t>
      </w:r>
      <w:r w:rsidR="004011B2" w:rsidRPr="006765DC">
        <w:rPr>
          <w:color w:val="0432FF"/>
        </w:rPr>
        <w:t xml:space="preserve">is associated with </w:t>
      </w:r>
      <w:r w:rsidR="00BC6145" w:rsidRPr="006765DC">
        <w:rPr>
          <w:color w:val="0432FF"/>
        </w:rPr>
        <w:t>in lower growth rate</w:t>
      </w:r>
      <w:r w:rsidR="00996D83" w:rsidRPr="006765DC">
        <w:rPr>
          <w:color w:val="0432FF"/>
        </w:rPr>
        <w:t xml:space="preserve"> which might be a survival strategy in harsh enviroments</w:t>
      </w:r>
      <w:r w:rsidR="003E6EC4" w:rsidRPr="006765DC">
        <w:rPr>
          <w:color w:val="0432FF"/>
        </w:rPr>
        <w:fldChar w:fldCharType="begin"/>
      </w:r>
      <w:r w:rsidR="003E6EC4" w:rsidRPr="006765DC">
        <w:rPr>
          <w:color w:val="0432FF"/>
        </w:rPr>
        <w:instrText xml:space="preserve"> ADDIN ZOTERO_ITEM CSL_CITATION {"citationID":"2b4v6psv1a","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6765DC">
        <w:rPr>
          <w:color w:val="0432FF"/>
        </w:rPr>
        <w:fldChar w:fldCharType="separate"/>
      </w:r>
      <w:r w:rsidR="003E6EC4" w:rsidRPr="006765DC">
        <w:rPr>
          <w:rFonts w:ascii="Calibri" w:eastAsia="Times New Roman" w:cs="Times New Roman"/>
          <w:color w:val="0432FF"/>
          <w:vertAlign w:val="superscript"/>
        </w:rPr>
        <w:t>21</w:t>
      </w:r>
      <w:r w:rsidR="003E6EC4" w:rsidRPr="006765DC">
        <w:rPr>
          <w:color w:val="0432FF"/>
        </w:rPr>
        <w:fldChar w:fldCharType="end"/>
      </w:r>
      <w:r w:rsidR="008F55F6" w:rsidRPr="006765DC">
        <w:rPr>
          <w:color w:val="0432FF"/>
        </w:rPr>
        <w:t>.</w:t>
      </w:r>
      <w:r w:rsidR="00035687" w:rsidRPr="006765DC">
        <w:rPr>
          <w:color w:val="0432FF"/>
        </w:rPr>
        <w:t xml:space="preserve"> </w:t>
      </w:r>
      <w:r w:rsidR="001B424F" w:rsidRPr="006765DC">
        <w:rPr>
          <w:color w:val="0432FF"/>
        </w:rPr>
        <w:t>Negative</w:t>
      </w:r>
      <w:r w:rsidR="003F1551" w:rsidRPr="006765DC">
        <w:rPr>
          <w:color w:val="0432FF"/>
        </w:rPr>
        <w:t xml:space="preserve"> correlation</w:t>
      </w:r>
      <w:r w:rsidR="0019720E" w:rsidRPr="006765DC">
        <w:rPr>
          <w:color w:val="0432FF"/>
        </w:rPr>
        <w:t xml:space="preserve"> </w:t>
      </w:r>
      <w:r w:rsidR="003F1551" w:rsidRPr="006765DC">
        <w:rPr>
          <w:color w:val="0432FF"/>
        </w:rPr>
        <w:t xml:space="preserve">between </w:t>
      </w:r>
      <w:r w:rsidR="001B424F" w:rsidRPr="006765DC">
        <w:rPr>
          <w:color w:val="0432FF"/>
        </w:rPr>
        <w:t xml:space="preserve">population average gene expression and </w:t>
      </w:r>
      <w:r w:rsidR="00214FD3" w:rsidRPr="006765DC">
        <w:rPr>
          <w:color w:val="0432FF"/>
        </w:rPr>
        <w:t xml:space="preserve">noise was shown for </w:t>
      </w:r>
      <w:r w:rsidR="00214FD3" w:rsidRPr="006765DC">
        <w:rPr>
          <w:i/>
          <w:color w:val="0432FF"/>
        </w:rPr>
        <w:t>E. coli</w:t>
      </w:r>
      <w:r w:rsidR="00214FD3" w:rsidRPr="006765DC">
        <w:rPr>
          <w:color w:val="0432FF"/>
        </w:rPr>
        <w:t xml:space="preserve"> and </w:t>
      </w:r>
      <w:r w:rsidR="003F1551" w:rsidRPr="006765DC">
        <w:rPr>
          <w:i/>
          <w:color w:val="0432FF"/>
        </w:rPr>
        <w:t>Saccharomyces cerevisiae</w:t>
      </w:r>
      <w:r w:rsidR="003F1551" w:rsidRPr="006765DC">
        <w:rPr>
          <w:color w:val="0432FF"/>
        </w:rPr>
        <w:fldChar w:fldCharType="begin"/>
      </w:r>
      <w:r w:rsidR="00D86C57" w:rsidRPr="006765DC">
        <w:rPr>
          <w:color w:val="0432FF"/>
        </w:rPr>
        <w:instrText xml:space="preserve"> ADDIN ZOTERO_ITEM CSL_CITATION {"citationID":"1vpmt8hqfv","properties":{"formattedCitation":"{\\rtf \\super 22,23\\nosupersub{}}","plainCitation":"22,23"},"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6765DC">
        <w:rPr>
          <w:color w:val="0432FF"/>
        </w:rPr>
        <w:fldChar w:fldCharType="separate"/>
      </w:r>
      <w:r w:rsidR="00D86C57" w:rsidRPr="006765DC">
        <w:rPr>
          <w:rFonts w:ascii="Calibri" w:eastAsia="Times New Roman" w:cs="Times New Roman"/>
          <w:color w:val="0432FF"/>
          <w:vertAlign w:val="superscript"/>
        </w:rPr>
        <w:t>22,23</w:t>
      </w:r>
      <w:r w:rsidR="003F1551" w:rsidRPr="006765DC">
        <w:rPr>
          <w:color w:val="0432FF"/>
        </w:rPr>
        <w:fldChar w:fldCharType="end"/>
      </w:r>
      <w:r w:rsidR="003F1551" w:rsidRPr="006765DC">
        <w:rPr>
          <w:color w:val="0432FF"/>
        </w:rPr>
        <w:t>.</w:t>
      </w:r>
      <w:r w:rsidR="00F9056B" w:rsidRPr="006765DC">
        <w:rPr>
          <w:color w:val="0432FF"/>
        </w:rPr>
        <w:t xml:space="preserve">  Positive c</w:t>
      </w:r>
      <w:r w:rsidR="00206A22" w:rsidRPr="006765DC">
        <w:rPr>
          <w:color w:val="0432FF"/>
        </w:rPr>
        <w:t>orrelati</w:t>
      </w:r>
      <w:r w:rsidR="00591998" w:rsidRPr="006765DC">
        <w:rPr>
          <w:color w:val="0432FF"/>
        </w:rPr>
        <w:t>on between growth rate and population average gene expression was also shown for micro-organisms</w:t>
      </w:r>
      <w:r w:rsidR="00A52F74" w:rsidRPr="006765DC">
        <w:rPr>
          <w:color w:val="0432FF"/>
        </w:rPr>
        <w:t xml:space="preserve"> </w:t>
      </w:r>
      <w:r w:rsidR="00A52F74" w:rsidRPr="006765DC">
        <w:rPr>
          <w:color w:val="0432FF"/>
        </w:rPr>
        <w:fldChar w:fldCharType="begin"/>
      </w:r>
      <w:r w:rsidR="00BC6145" w:rsidRPr="006765DC">
        <w:rPr>
          <w:color w:val="0432FF"/>
        </w:rPr>
        <w:instrText xml:space="preserve"> ADDIN ZOTERO_ITEM CSL_CITATION {"citationID":"2mpbjmku1r","properties":{"formattedCitation":"{\\rtf \\super 24\\uc0\\u8211{}26\\nosupersub{}}","plainCitation":"24–26"},"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BC6145" w:rsidRPr="006765DC">
        <w:rPr>
          <w:rFonts w:ascii="MS Mincho" w:eastAsia="MS Mincho" w:hAnsi="MS Mincho" w:cs="MS Mincho"/>
          <w:color w:val="0432FF"/>
        </w:rPr>
        <w:instrText>∼</w:instrText>
      </w:r>
      <w:r w:rsidR="00BC6145" w:rsidRPr="006765DC">
        <w:rPr>
          <w:color w:val="0432FF"/>
        </w:rPr>
        <w:instrText xml:space="preserve">900 S. cerevisiae and </w:instrText>
      </w:r>
      <w:r w:rsidR="00BC6145" w:rsidRPr="006765DC">
        <w:rPr>
          <w:rFonts w:ascii="MS Mincho" w:eastAsia="MS Mincho" w:hAnsi="MS Mincho" w:cs="MS Mincho"/>
          <w:color w:val="0432FF"/>
        </w:rPr>
        <w:instrText>∼</w:instrText>
      </w:r>
      <w:r w:rsidR="00BC6145" w:rsidRPr="006765DC">
        <w:rPr>
          <w:color w:val="0432F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BC6145" w:rsidRPr="006765DC">
        <w:rPr>
          <w:rFonts w:hint="eastAsia"/>
          <w:color w:val="0432FF"/>
        </w:rPr>
        <w:instrText xml:space="preserve"> and preserve their relative activities across conditions. Thus, only several scaling factors suffice to accurately describe genome</w:instrText>
      </w:r>
      <w:r w:rsidR="00BC6145" w:rsidRPr="006765DC">
        <w:rPr>
          <w:rFonts w:hint="eastAsia"/>
          <w:color w:val="0432FF"/>
        </w:rPr>
        <w:instrText>‐</w:instrText>
      </w:r>
      <w:r w:rsidR="00BC6145" w:rsidRPr="006765DC">
        <w:rPr>
          <w:rFonts w:hint="eastAsia"/>
          <w:color w:val="0432FF"/>
        </w:rPr>
        <w:instrText>wide expression profiles across conditions. We present a parameter</w:instrText>
      </w:r>
      <w:r w:rsidR="00BC6145" w:rsidRPr="006765DC">
        <w:rPr>
          <w:rFonts w:hint="eastAsia"/>
          <w:color w:val="0432FF"/>
        </w:rPr>
        <w:instrText>‐</w:instrText>
      </w:r>
      <w:r w:rsidR="00BC6145" w:rsidRPr="006765DC">
        <w:rPr>
          <w:rFonts w:hint="eastAsia"/>
          <w:color w:val="0432FF"/>
        </w:rPr>
        <w:instrText>free passive resource allocation model that quantitative</w:instrText>
      </w:r>
      <w:r w:rsidR="00BC6145" w:rsidRPr="006765DC">
        <w:rPr>
          <w:color w:val="0432FF"/>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BC6145" w:rsidRPr="006765DC">
        <w:rPr>
          <w:rFonts w:hint="eastAsia"/>
          <w:color w:val="0432FF"/>
        </w:rPr>
        <w:instrText>pends only on the conditions and not on the promoter's identity.The value of the global scaling factor between any two conditions corresponds to the change in growth rate and magnitude of the condition</w:instrText>
      </w:r>
      <w:r w:rsidR="00BC6145" w:rsidRPr="006765DC">
        <w:rPr>
          <w:rFonts w:hint="eastAsia"/>
          <w:color w:val="0432FF"/>
        </w:rPr>
        <w:instrText>‐</w:instrText>
      </w:r>
      <w:r w:rsidR="00BC6145" w:rsidRPr="006765DC">
        <w:rPr>
          <w:rFonts w:hint="eastAsia"/>
          <w:color w:val="0432FF"/>
        </w:rPr>
        <w:instrText>specific response.When specific groups of genes are a</w:instrText>
      </w:r>
      <w:r w:rsidR="00BC6145" w:rsidRPr="006765DC">
        <w:rPr>
          <w:color w:val="0432FF"/>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BC6145" w:rsidRPr="006765DC">
        <w:rPr>
          <w:rFonts w:hint="eastAsia"/>
          <w:color w:val="0432FF"/>
        </w:rPr>
        <w:instrText>ely describing genome</w:instrText>
      </w:r>
      <w:r w:rsidR="00BC6145" w:rsidRPr="006765DC">
        <w:rPr>
          <w:rFonts w:hint="eastAsia"/>
          <w:color w:val="0432FF"/>
        </w:rPr>
        <w:instrText>‐</w:instrText>
      </w:r>
      <w:r w:rsidR="00BC6145" w:rsidRPr="006765DC">
        <w:rPr>
          <w:rFonts w:hint="eastAsia"/>
          <w:color w:val="0432FF"/>
        </w:rPr>
        <w:instrText>wide expression profiles across conditions.","DOI":"10.1038/msb.2013.59","ISSN":"1744-4292, 1744-4292","note":"PMID: 24169404","language":"en","author":[{"family":"Keren","given":"Leeat"},{"family":"Zackay","given":"Ora"},{"family":"Lotan</w:instrText>
      </w:r>
      <w:r w:rsidR="00BC6145" w:rsidRPr="006765DC">
        <w:rPr>
          <w:rFonts w:hint="eastAsia"/>
          <w:color w:val="0432FF"/>
        </w:rPr>
        <w:instrText>‐</w:instrText>
      </w:r>
      <w:r w:rsidR="00BC6145" w:rsidRPr="006765DC">
        <w:rPr>
          <w:rFonts w:hint="eastAsia"/>
          <w:color w:val="0432FF"/>
        </w:rPr>
        <w:instrText>Pompan","given":"Maya"},{"family":"Barenholz","given":"Uri"},{"family":"Dekel","given":"Erez"},{"family":"Sasson","given":"Vered"},{"family":"Aidelberg","given":"Guy"},{"family":"Bren","given":"Anat"},{"family":"Zeevi","given":"Danny"},{"family":"We</w:instrText>
      </w:r>
      <w:r w:rsidR="00BC6145" w:rsidRPr="006765DC">
        <w:rPr>
          <w:color w:val="0432FF"/>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6765DC">
        <w:rPr>
          <w:color w:val="0432FF"/>
        </w:rPr>
        <w:fldChar w:fldCharType="separate"/>
      </w:r>
      <w:r w:rsidR="00BC6145" w:rsidRPr="006765DC">
        <w:rPr>
          <w:rFonts w:ascii="Calibri" w:eastAsia="Times New Roman" w:cs="Times New Roman"/>
          <w:color w:val="0432FF"/>
          <w:vertAlign w:val="superscript"/>
        </w:rPr>
        <w:t>24–26</w:t>
      </w:r>
      <w:r w:rsidR="00A52F74" w:rsidRPr="006765DC">
        <w:rPr>
          <w:color w:val="0432FF"/>
        </w:rPr>
        <w:fldChar w:fldCharType="end"/>
      </w:r>
      <w:r w:rsidR="00591998" w:rsidRPr="006765DC">
        <w:rPr>
          <w:color w:val="0432FF"/>
        </w:rPr>
        <w:t xml:space="preserve">. </w:t>
      </w:r>
      <w:r w:rsidR="00CF0D9F" w:rsidRPr="006765DC">
        <w:rPr>
          <w:color w:val="0432FF"/>
        </w:rPr>
        <w:t>The direct consequence of those two is the negative correlation between growth and</w:t>
      </w:r>
      <w:r w:rsidR="00BC6145" w:rsidRPr="006765DC">
        <w:rPr>
          <w:color w:val="0432FF"/>
        </w:rPr>
        <w:t xml:space="preserve"> noise.</w:t>
      </w:r>
    </w:p>
    <w:p w14:paraId="0C491565" w14:textId="77777777" w:rsidR="00B542A6" w:rsidRPr="006765DC" w:rsidRDefault="00B542A6" w:rsidP="00CE4EB5">
      <w:pPr>
        <w:tabs>
          <w:tab w:val="left" w:pos="6853"/>
        </w:tabs>
        <w:rPr>
          <w:color w:val="0432FF"/>
        </w:rPr>
      </w:pPr>
    </w:p>
    <w:p w14:paraId="39C5F125" w14:textId="2801C1E0" w:rsidR="003E74D5" w:rsidRPr="006765DC" w:rsidRDefault="00AF0205" w:rsidP="00AF0205">
      <w:pPr>
        <w:tabs>
          <w:tab w:val="left" w:pos="6853"/>
        </w:tabs>
        <w:rPr>
          <w:color w:val="0432FF"/>
        </w:rPr>
      </w:pPr>
      <w:r w:rsidRPr="006765DC">
        <w:rPr>
          <w:color w:val="0432FF"/>
        </w:rPr>
        <w:t xml:space="preserve">Study of the relation between the predictability of specific external conditions with mRNA and protein abundances generate two statistically significant results. </w:t>
      </w:r>
      <w:r w:rsidR="00580719" w:rsidRPr="006765DC">
        <w:rPr>
          <w:color w:val="0432FF"/>
        </w:rPr>
        <w:t xml:space="preserve">First; growth phase can be reliably predicted from mRNA concentrations, stronger than any other condition that we investigate, on the other hand, the predictability of the growth phase from protein concentrations are limited. The reason for this </w:t>
      </w:r>
      <w:r w:rsidR="00580719" w:rsidRPr="006765DC">
        <w:rPr>
          <w:color w:val="0432FF"/>
          <w:highlight w:val="yellow"/>
        </w:rPr>
        <w:t>might be</w:t>
      </w:r>
      <w:r w:rsidR="00580719" w:rsidRPr="006765DC">
        <w:rPr>
          <w:color w:val="0432FF"/>
        </w:rPr>
        <w:t xml:space="preserve"> related with different life-cycles of </w:t>
      </w:r>
      <w:r w:rsidR="00580719" w:rsidRPr="006765DC">
        <w:rPr>
          <w:color w:val="0432FF"/>
        </w:rPr>
        <w:lastRenderedPageBreak/>
        <w:t>mRNAs and proteins</w:t>
      </w:r>
      <w:r w:rsidR="00877B46" w:rsidRPr="006765DC">
        <w:rPr>
          <w:color w:val="0432FF"/>
        </w:rPr>
        <w:fldChar w:fldCharType="begin"/>
      </w:r>
      <w:r w:rsidR="00877B46" w:rsidRPr="006765DC">
        <w:rPr>
          <w:color w:val="0432FF"/>
        </w:rPr>
        <w:instrText xml:space="preserve"> ADDIN ZOTERO_ITEM CSL_CITATION {"citationID":"orcp6kih6","properties":{"formattedCitation":"{\\rtf \\super 27\\nosupersub{}}","plainCitation":"27"},"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6765DC">
        <w:rPr>
          <w:color w:val="0432FF"/>
        </w:rPr>
        <w:fldChar w:fldCharType="separate"/>
      </w:r>
      <w:r w:rsidR="00877B46" w:rsidRPr="006765DC">
        <w:rPr>
          <w:rFonts w:ascii="Calibri" w:eastAsia="Times New Roman" w:cs="Times New Roman"/>
          <w:color w:val="0432FF"/>
          <w:vertAlign w:val="superscript"/>
        </w:rPr>
        <w:t>27</w:t>
      </w:r>
      <w:r w:rsidR="00877B46" w:rsidRPr="006765DC">
        <w:rPr>
          <w:color w:val="0432FF"/>
        </w:rPr>
        <w:fldChar w:fldCharType="end"/>
      </w:r>
      <w:r w:rsidR="00580719" w:rsidRPr="006765DC">
        <w:rPr>
          <w:color w:val="0432FF"/>
        </w:rPr>
        <w:t>. Because of low degradation rates of proteins, a large portion of stationary phase protein composition of microorganisms w</w:t>
      </w:r>
      <w:r w:rsidR="00B62071" w:rsidRPr="006765DC">
        <w:rPr>
          <w:color w:val="0432FF"/>
        </w:rPr>
        <w:t>as</w:t>
      </w:r>
      <w:r w:rsidR="00580719" w:rsidRPr="006765DC">
        <w:rPr>
          <w:color w:val="0432FF"/>
        </w:rPr>
        <w:t xml:space="preserve"> transcribed in exponential phase. This increases the similarity between exponential and stationary phase protein compositions which </w:t>
      </w:r>
      <w:r w:rsidR="00580719" w:rsidRPr="006765DC">
        <w:rPr>
          <w:color w:val="0432FF"/>
          <w:highlight w:val="yellow"/>
        </w:rPr>
        <w:t>might</w:t>
      </w:r>
      <w:r w:rsidR="00580719" w:rsidRPr="006765DC">
        <w:rPr>
          <w:color w:val="0432FF"/>
        </w:rPr>
        <w:t xml:space="preserve"> decrease the predictability of growth phase from protein data. On the contrariety, high mRNA degradation rates limit the presence of exponential phase mRNAs in stationary phase</w:t>
      </w:r>
      <w:r w:rsidR="001A27CC" w:rsidRPr="006765DC">
        <w:rPr>
          <w:color w:val="0432FF"/>
        </w:rPr>
        <w:fldChar w:fldCharType="begin"/>
      </w:r>
      <w:r w:rsidR="00877B46" w:rsidRPr="006765DC">
        <w:rPr>
          <w:color w:val="0432FF"/>
        </w:rPr>
        <w:instrText xml:space="preserve"> ADDIN ZOTERO_ITEM CSL_CITATION {"citationID":"pxGPbxnp","properties":{"formattedCitation":"{\\rtf \\super 28\\nosupersub{}}","plainCitation":"28"},"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6765DC">
        <w:rPr>
          <w:color w:val="0432FF"/>
        </w:rPr>
        <w:fldChar w:fldCharType="separate"/>
      </w:r>
      <w:r w:rsidR="00877B46" w:rsidRPr="006765DC">
        <w:rPr>
          <w:rFonts w:ascii="Calibri" w:eastAsia="Times New Roman" w:cs="Times New Roman"/>
          <w:color w:val="0432FF"/>
          <w:vertAlign w:val="superscript"/>
        </w:rPr>
        <w:t>28</w:t>
      </w:r>
      <w:r w:rsidR="001A27CC" w:rsidRPr="006765DC">
        <w:rPr>
          <w:color w:val="0432FF"/>
        </w:rPr>
        <w:fldChar w:fldCharType="end"/>
      </w:r>
      <w:r w:rsidR="00580719" w:rsidRPr="006765DC">
        <w:rPr>
          <w:color w:val="0432FF"/>
        </w:rPr>
        <w:t xml:space="preserve">. This generates more distinct exponential and stationary phase mRNA compositions, which </w:t>
      </w:r>
      <w:r w:rsidR="00580719" w:rsidRPr="006765DC">
        <w:rPr>
          <w:color w:val="0432FF"/>
          <w:highlight w:val="yellow"/>
        </w:rPr>
        <w:t>might</w:t>
      </w:r>
      <w:r w:rsidR="00580719" w:rsidRPr="006765DC">
        <w:rPr>
          <w:color w:val="0432FF"/>
        </w:rPr>
        <w:t xml:space="preserve"> increase the predictability of growth phase from mRNA data. 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6765DC">
        <w:rPr>
          <w:color w:val="0432FF"/>
        </w:rPr>
        <w:fldChar w:fldCharType="begin"/>
      </w:r>
      <w:r w:rsidR="00AA7107" w:rsidRPr="006765DC">
        <w:rPr>
          <w:color w:val="0432FF"/>
        </w:rPr>
        <w:instrText xml:space="preserve"> ADDIN ZOTERO_ITEM CSL_CITATION {"citationID":"13d0v7ka86","properties":{"formattedCitation":"{\\rtf \\super 29\\uc0\\u8211{}31\\nosupersub{}}","plainCitation":"29–31"},"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6765DC">
        <w:rPr>
          <w:color w:val="0432FF"/>
        </w:rPr>
        <w:fldChar w:fldCharType="separate"/>
      </w:r>
      <w:r w:rsidR="00AA7107" w:rsidRPr="006765DC">
        <w:rPr>
          <w:rFonts w:ascii="Calibri" w:eastAsia="Times New Roman" w:cs="Times New Roman"/>
          <w:color w:val="0432FF"/>
          <w:vertAlign w:val="superscript"/>
        </w:rPr>
        <w:t>29–31</w:t>
      </w:r>
      <w:r w:rsidR="00C020D6" w:rsidRPr="006765DC">
        <w:rPr>
          <w:color w:val="0432FF"/>
        </w:rPr>
        <w:fldChar w:fldCharType="end"/>
      </w:r>
      <w:r w:rsidR="00580719" w:rsidRPr="006765DC">
        <w:rPr>
          <w:color w:val="0432FF"/>
        </w:rPr>
        <w:t xml:space="preserve">, and this might be the reason of the greater predictive power of the E. coli proteome compared to </w:t>
      </w:r>
      <w:r w:rsidR="00580719" w:rsidRPr="006765DC">
        <w:rPr>
          <w:i/>
          <w:color w:val="0432FF"/>
        </w:rPr>
        <w:t>E.</w:t>
      </w:r>
      <w:r w:rsidR="00B62071" w:rsidRPr="006765DC">
        <w:rPr>
          <w:i/>
          <w:color w:val="0432FF"/>
        </w:rPr>
        <w:t xml:space="preserve"> </w:t>
      </w:r>
      <w:r w:rsidR="00580719" w:rsidRPr="006765DC">
        <w:rPr>
          <w:i/>
          <w:color w:val="0432FF"/>
        </w:rPr>
        <w:t>coli</w:t>
      </w:r>
      <w:r w:rsidR="00580719" w:rsidRPr="006765DC">
        <w:rPr>
          <w:color w:val="0432FF"/>
        </w:rPr>
        <w:t xml:space="preserve"> transcriptome. [figure 7 - Supplementary figure 8]. </w:t>
      </w:r>
      <w:r w:rsidR="00F109DC" w:rsidRPr="006765DC">
        <w:rPr>
          <w:color w:val="0432FF"/>
        </w:rPr>
        <w:t>Similar predictability of Mg</w:t>
      </w:r>
      <w:r w:rsidR="00F109DC" w:rsidRPr="006765DC">
        <w:rPr>
          <w:color w:val="0432FF"/>
          <w:vertAlign w:val="superscript"/>
        </w:rPr>
        <w:t xml:space="preserve">+2 </w:t>
      </w:r>
      <w:r w:rsidR="00F109DC" w:rsidRPr="006765DC">
        <w:rPr>
          <w:color w:val="0432FF"/>
        </w:rPr>
        <w:t>and Na</w:t>
      </w:r>
      <w:r w:rsidR="00F109DC" w:rsidRPr="006765DC">
        <w:rPr>
          <w:color w:val="0432FF"/>
          <w:vertAlign w:val="superscript"/>
        </w:rPr>
        <w:t>+1</w:t>
      </w:r>
      <w:r w:rsidR="00F109DC" w:rsidRPr="006765DC">
        <w:rPr>
          <w:color w:val="0432FF"/>
        </w:rPr>
        <w:t xml:space="preserve"> from mRNA and protein datasets indicate small to none post-translational regulation related with environmental salt content. </w:t>
      </w:r>
      <w:r w:rsidR="003E74D5" w:rsidRPr="006765DC">
        <w:rPr>
          <w:color w:val="0432FF"/>
        </w:rPr>
        <w:t xml:space="preserve">Those results are in agreement with </w:t>
      </w:r>
      <w:r w:rsidR="00613A47" w:rsidRPr="006765DC">
        <w:rPr>
          <w:color w:val="0432FF"/>
        </w:rPr>
        <w:t xml:space="preserve">the </w:t>
      </w:r>
      <w:r w:rsidR="003E74D5" w:rsidRPr="006765DC">
        <w:rPr>
          <w:color w:val="0432FF"/>
        </w:rPr>
        <w:t>previous investigation of the same dataset</w:t>
      </w:r>
      <w:r w:rsidR="003E74D5" w:rsidRPr="006765DC">
        <w:rPr>
          <w:color w:val="0432FF"/>
        </w:rPr>
        <w:fldChar w:fldCharType="begin"/>
      </w:r>
      <w:r w:rsidR="003E74D5" w:rsidRPr="006765DC">
        <w:rPr>
          <w:color w:val="0432F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6765DC">
        <w:rPr>
          <w:color w:val="0432FF"/>
        </w:rPr>
        <w:fldChar w:fldCharType="separate"/>
      </w:r>
      <w:r w:rsidR="003E74D5" w:rsidRPr="006765DC">
        <w:rPr>
          <w:rFonts w:ascii="Calibri" w:eastAsia="Times New Roman" w:cs="Times New Roman"/>
          <w:color w:val="0432FF"/>
          <w:vertAlign w:val="superscript"/>
        </w:rPr>
        <w:t>6</w:t>
      </w:r>
      <w:r w:rsidR="003E74D5" w:rsidRPr="006765DC">
        <w:rPr>
          <w:color w:val="0432FF"/>
        </w:rPr>
        <w:fldChar w:fldCharType="end"/>
      </w:r>
      <w:r w:rsidR="009B7CA2" w:rsidRPr="006765DC">
        <w:rPr>
          <w:color w:val="0432FF"/>
        </w:rPr>
        <w:t>.</w:t>
      </w:r>
      <w:r w:rsidR="007E4B08" w:rsidRPr="006765DC">
        <w:rPr>
          <w:color w:val="0432FF"/>
        </w:rPr>
        <w:t xml:space="preserve"> </w:t>
      </w:r>
      <w:r w:rsidR="003E74D5" w:rsidRPr="006765DC">
        <w:rPr>
          <w:color w:val="0432FF"/>
        </w:rPr>
        <w:t xml:space="preserve">In that study, we looked for cluster purity with the help of cophenetic distance of the dendrogram generated for mRNA and protein datasets </w:t>
      </w:r>
      <w:r w:rsidR="003E74D5" w:rsidRPr="006765DC">
        <w:rPr>
          <w:color w:val="0432FF"/>
        </w:rPr>
        <w:fldChar w:fldCharType="begin"/>
      </w:r>
      <w:r w:rsidR="00AA7107" w:rsidRPr="006765DC">
        <w:rPr>
          <w:color w:val="0432FF"/>
        </w:rPr>
        <w:instrText xml:space="preserve"> ADDIN ZOTERO_ITEM CSL_CITATION {"citationID":"e5gosg61b","properties":{"formattedCitation":"{\\rtf \\super 32,33\\nosupersub{}}","plainCitation":"32,3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6765DC">
        <w:rPr>
          <w:color w:val="0432FF"/>
        </w:rPr>
        <w:fldChar w:fldCharType="separate"/>
      </w:r>
      <w:r w:rsidR="00AA7107" w:rsidRPr="006765DC">
        <w:rPr>
          <w:rFonts w:ascii="Calibri" w:eastAsia="Times New Roman" w:cs="Times New Roman"/>
          <w:color w:val="0432FF"/>
          <w:vertAlign w:val="superscript"/>
        </w:rPr>
        <w:t>32,33</w:t>
      </w:r>
      <w:r w:rsidR="003E74D5" w:rsidRPr="006765DC">
        <w:rPr>
          <w:color w:val="0432FF"/>
        </w:rPr>
        <w:fldChar w:fldCharType="end"/>
      </w:r>
      <w:r w:rsidR="003E74D5" w:rsidRPr="006765DC">
        <w:rPr>
          <w:color w:val="0432FF"/>
        </w:rPr>
        <w:t>. Comparison of those results with the predictability of the external conditions indicate</w:t>
      </w:r>
      <w:r w:rsidR="000A1F5A" w:rsidRPr="006765DC">
        <w:rPr>
          <w:color w:val="0432FF"/>
        </w:rPr>
        <w:t>s</w:t>
      </w:r>
      <w:r w:rsidR="003E74D5" w:rsidRPr="006765DC">
        <w:rPr>
          <w:color w:val="0432FF"/>
        </w:rPr>
        <w:t>, more the sample clusters are isola</w:t>
      </w:r>
      <w:r w:rsidR="004C06D5" w:rsidRPr="006765DC">
        <w:rPr>
          <w:color w:val="0432FF"/>
        </w:rPr>
        <w:t>ted more predictable they a</w:t>
      </w:r>
      <w:r w:rsidR="003E171B" w:rsidRPr="006765DC">
        <w:rPr>
          <w:color w:val="0432FF"/>
        </w:rPr>
        <w:t xml:space="preserve">re.  If we focus on paired data and look for the prediction performance for intersected mRNA, intersected protein and intersected mRNA &amp; protein data we see that </w:t>
      </w:r>
      <w:r w:rsidR="00477403" w:rsidRPr="006765DC">
        <w:rPr>
          <w:color w:val="0432FF"/>
        </w:rPr>
        <w:t>most of the time</w:t>
      </w:r>
      <w:r w:rsidR="001B6AE3" w:rsidRPr="006765DC">
        <w:rPr>
          <w:color w:val="0432FF"/>
        </w:rPr>
        <w:t xml:space="preserve"> </w:t>
      </w:r>
      <w:r w:rsidR="00477403" w:rsidRPr="006765DC">
        <w:rPr>
          <w:color w:val="0432FF"/>
        </w:rPr>
        <w:t>combined data performance is in between mRNA performance and protein performance and closed to the higher one</w:t>
      </w:r>
      <w:r w:rsidR="00A222E9" w:rsidRPr="006765DC">
        <w:rPr>
          <w:color w:val="0432FF"/>
        </w:rPr>
        <w:t xml:space="preserve"> [</w:t>
      </w:r>
      <w:r w:rsidR="00B03AB6" w:rsidRPr="006765DC">
        <w:rPr>
          <w:color w:val="0432FF"/>
        </w:rPr>
        <w:t>Supplementary figure</w:t>
      </w:r>
      <w:r w:rsidR="00A222E9" w:rsidRPr="006765DC">
        <w:rPr>
          <w:color w:val="0432FF"/>
        </w:rPr>
        <w:t xml:space="preserve"> 8]</w:t>
      </w:r>
      <w:r w:rsidR="00477403" w:rsidRPr="006765DC">
        <w:rPr>
          <w:color w:val="0432FF"/>
        </w:rPr>
        <w:t>.</w:t>
      </w:r>
      <w:r w:rsidR="00A658B1" w:rsidRPr="006765DC">
        <w:rPr>
          <w:color w:val="0432FF"/>
        </w:rPr>
        <w:t xml:space="preserve"> </w:t>
      </w:r>
    </w:p>
    <w:p w14:paraId="6F8149EB" w14:textId="77777777" w:rsidR="00877B46" w:rsidRPr="006765DC" w:rsidRDefault="00877B46" w:rsidP="00AF0205">
      <w:pPr>
        <w:tabs>
          <w:tab w:val="left" w:pos="6853"/>
        </w:tabs>
        <w:rPr>
          <w:color w:val="0432FF"/>
        </w:rPr>
      </w:pPr>
    </w:p>
    <w:p w14:paraId="6CA7C503" w14:textId="77777777" w:rsidR="00B524F7" w:rsidRPr="006765DC" w:rsidRDefault="00B524F7" w:rsidP="004F79A2">
      <w:pPr>
        <w:rPr>
          <w:color w:val="0432FF"/>
        </w:rPr>
      </w:pPr>
    </w:p>
    <w:p w14:paraId="33F9C5FD" w14:textId="6E243511" w:rsidR="003121F4" w:rsidRPr="006765DC" w:rsidRDefault="003121F4" w:rsidP="004F79A2">
      <w:pPr>
        <w:rPr>
          <w:color w:val="0432FF"/>
        </w:rPr>
      </w:pPr>
      <w:r w:rsidRPr="006765DC">
        <w:rPr>
          <w:color w:val="0432FF"/>
        </w:rPr>
        <w:t xml:space="preserve">The biggest </w:t>
      </w:r>
      <w:r w:rsidR="0061605D" w:rsidRPr="006765DC">
        <w:rPr>
          <w:color w:val="0432FF"/>
        </w:rPr>
        <w:t>limitation</w:t>
      </w:r>
      <w:r w:rsidRPr="006765DC">
        <w:rPr>
          <w:color w:val="0432FF"/>
        </w:rPr>
        <w:t xml:space="preserve"> of the work is the sample size, although the sample size is </w:t>
      </w:r>
      <w:r w:rsidR="00B0234D" w:rsidRPr="006765DC">
        <w:rPr>
          <w:color w:val="0432FF"/>
        </w:rPr>
        <w:t>comparable or larger</w:t>
      </w:r>
      <w:r w:rsidRPr="006765DC">
        <w:rPr>
          <w:color w:val="0432FF"/>
        </w:rPr>
        <w:t xml:space="preserve"> compared to similar </w:t>
      </w:r>
      <w:r w:rsidR="00B553F8" w:rsidRPr="006765DC">
        <w:rPr>
          <w:color w:val="0432FF"/>
        </w:rPr>
        <w:t xml:space="preserve">multi-conditional transcriptomic </w:t>
      </w:r>
      <w:r w:rsidR="00E351A7" w:rsidRPr="006765DC">
        <w:rPr>
          <w:color w:val="0432FF"/>
        </w:rPr>
        <w:t>and/</w:t>
      </w:r>
      <w:r w:rsidR="00B553F8" w:rsidRPr="006765DC">
        <w:rPr>
          <w:color w:val="0432FF"/>
        </w:rPr>
        <w:t xml:space="preserve">or proteomic studies </w:t>
      </w:r>
      <w:r w:rsidR="00FA188D" w:rsidRPr="006765DC">
        <w:rPr>
          <w:color w:val="0432FF"/>
        </w:rPr>
        <w:fldChar w:fldCharType="begin"/>
      </w:r>
      <w:r w:rsidR="00AA7107" w:rsidRPr="006765DC">
        <w:rPr>
          <w:color w:val="0432FF"/>
        </w:rPr>
        <w:instrText xml:space="preserve"> ADDIN ZOTERO_ITEM CSL_CITATION {"citationID":"auoenBbo","properties":{"formattedCitation":"{\\rtf \\super 34\\uc0\\u8211{}37\\nosupersub{}}","plainCitation":"34–3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6765DC">
        <w:rPr>
          <w:color w:val="0432FF"/>
        </w:rPr>
        <w:fldChar w:fldCharType="separate"/>
      </w:r>
      <w:r w:rsidR="00AA7107" w:rsidRPr="006765DC">
        <w:rPr>
          <w:rFonts w:ascii="Calibri" w:eastAsia="Times New Roman" w:cs="Times New Roman"/>
          <w:color w:val="0432FF"/>
          <w:vertAlign w:val="superscript"/>
        </w:rPr>
        <w:t>34–37</w:t>
      </w:r>
      <w:r w:rsidR="00FA188D" w:rsidRPr="006765DC">
        <w:rPr>
          <w:color w:val="0432FF"/>
        </w:rPr>
        <w:fldChar w:fldCharType="end"/>
      </w:r>
      <w:r w:rsidRPr="006765DC">
        <w:rPr>
          <w:color w:val="0432FF"/>
        </w:rPr>
        <w:t xml:space="preserve">, the comparison between </w:t>
      </w:r>
      <w:r w:rsidR="007B6038" w:rsidRPr="006765DC">
        <w:rPr>
          <w:color w:val="0432FF"/>
        </w:rPr>
        <w:t>all data</w:t>
      </w:r>
      <w:r w:rsidRPr="006765DC">
        <w:rPr>
          <w:color w:val="0432FF"/>
        </w:rPr>
        <w:t xml:space="preserve"> and intersection </w:t>
      </w:r>
      <w:r w:rsidR="007B6038" w:rsidRPr="006765DC">
        <w:rPr>
          <w:color w:val="0432FF"/>
        </w:rPr>
        <w:t xml:space="preserve">data </w:t>
      </w:r>
      <w:r w:rsidRPr="006765DC">
        <w:rPr>
          <w:color w:val="0432FF"/>
        </w:rPr>
        <w:t xml:space="preserve">analyses </w:t>
      </w:r>
      <w:r w:rsidR="0014544F" w:rsidRPr="006765DC">
        <w:rPr>
          <w:color w:val="0432FF"/>
        </w:rPr>
        <w:t>[</w:t>
      </w:r>
      <w:r w:rsidR="00B82310" w:rsidRPr="006765DC">
        <w:rPr>
          <w:color w:val="0432FF"/>
        </w:rPr>
        <w:t xml:space="preserve">figure </w:t>
      </w:r>
      <w:r w:rsidR="00B93FC2" w:rsidRPr="006765DC">
        <w:rPr>
          <w:color w:val="0432FF"/>
        </w:rPr>
        <w:t>4a</w:t>
      </w:r>
      <w:r w:rsidR="00B82310" w:rsidRPr="006765DC">
        <w:rPr>
          <w:color w:val="0432FF"/>
        </w:rPr>
        <w:t xml:space="preserve"> vs sup</w:t>
      </w:r>
      <w:r w:rsidR="00290B28" w:rsidRPr="006765DC">
        <w:rPr>
          <w:color w:val="0432FF"/>
        </w:rPr>
        <w:t>plementary figure 4</w:t>
      </w:r>
      <w:r w:rsidR="00B93FC2" w:rsidRPr="006765DC">
        <w:rPr>
          <w:color w:val="0432FF"/>
        </w:rPr>
        <w:t xml:space="preserve"> and figure 4b</w:t>
      </w:r>
      <w:r w:rsidR="00290B28" w:rsidRPr="006765DC">
        <w:rPr>
          <w:color w:val="0432FF"/>
        </w:rPr>
        <w:t xml:space="preserve"> vs. supplementary figure 5</w:t>
      </w:r>
      <w:r w:rsidR="0014544F" w:rsidRPr="006765DC">
        <w:rPr>
          <w:color w:val="0432FF"/>
        </w:rPr>
        <w:t>]</w:t>
      </w:r>
      <w:r w:rsidR="00B82310" w:rsidRPr="006765DC">
        <w:rPr>
          <w:color w:val="0432FF"/>
        </w:rPr>
        <w:t xml:space="preserve"> </w:t>
      </w:r>
      <w:r w:rsidR="006D6530" w:rsidRPr="006765DC">
        <w:rPr>
          <w:color w:val="0432FF"/>
        </w:rPr>
        <w:t xml:space="preserve">indicates </w:t>
      </w:r>
      <w:r w:rsidRPr="006765DC">
        <w:rPr>
          <w:color w:val="0432FF"/>
        </w:rPr>
        <w:t xml:space="preserve">the </w:t>
      </w:r>
      <w:r w:rsidR="006D6530" w:rsidRPr="006765DC">
        <w:rPr>
          <w:color w:val="0432FF"/>
        </w:rPr>
        <w:t>prediction power decreases</w:t>
      </w:r>
      <w:r w:rsidR="009D5B90" w:rsidRPr="006765DC">
        <w:rPr>
          <w:color w:val="0432FF"/>
        </w:rPr>
        <w:t xml:space="preserve"> as the training set gets smaller</w:t>
      </w:r>
      <w:r w:rsidR="006D6530" w:rsidRPr="006765DC">
        <w:rPr>
          <w:color w:val="0432FF"/>
        </w:rPr>
        <w:t xml:space="preserve"> for both mRNA and protein data</w:t>
      </w:r>
      <w:r w:rsidRPr="006765DC">
        <w:rPr>
          <w:color w:val="0432FF"/>
        </w:rPr>
        <w:t xml:space="preserve">. </w:t>
      </w:r>
      <w:r w:rsidR="000A40F3" w:rsidRPr="006765DC">
        <w:rPr>
          <w:color w:val="0432FF"/>
        </w:rPr>
        <w:t>T</w:t>
      </w:r>
      <w:r w:rsidR="00752AEB" w:rsidRPr="006765DC">
        <w:rPr>
          <w:color w:val="0432FF"/>
        </w:rPr>
        <w:t>his trend</w:t>
      </w:r>
      <w:r w:rsidR="000A40F3" w:rsidRPr="006765DC">
        <w:rPr>
          <w:color w:val="0432FF"/>
        </w:rPr>
        <w:t xml:space="preserve"> indicate</w:t>
      </w:r>
      <w:r w:rsidR="000B162D" w:rsidRPr="006765DC">
        <w:rPr>
          <w:color w:val="0432FF"/>
        </w:rPr>
        <w:t>s</w:t>
      </w:r>
      <w:r w:rsidRPr="006765DC">
        <w:rPr>
          <w:color w:val="0432FF"/>
        </w:rPr>
        <w:t xml:space="preserve"> we are not in stationary </w:t>
      </w:r>
      <w:r w:rsidR="007B2E45" w:rsidRPr="006765DC">
        <w:rPr>
          <w:color w:val="0432FF"/>
        </w:rPr>
        <w:t>predictability</w:t>
      </w:r>
      <w:r w:rsidR="006D6530" w:rsidRPr="006765DC">
        <w:rPr>
          <w:color w:val="0432FF"/>
        </w:rPr>
        <w:t xml:space="preserve"> </w:t>
      </w:r>
      <w:r w:rsidRPr="006765DC">
        <w:rPr>
          <w:color w:val="0432FF"/>
        </w:rPr>
        <w:t>regime</w:t>
      </w:r>
      <w:r w:rsidR="006D6530" w:rsidRPr="006765DC">
        <w:rPr>
          <w:color w:val="0432FF"/>
        </w:rPr>
        <w:t xml:space="preserve"> </w:t>
      </w:r>
      <w:r w:rsidRPr="006765DC">
        <w:rPr>
          <w:color w:val="0432FF"/>
        </w:rPr>
        <w:t>in terms of</w:t>
      </w:r>
      <w:r w:rsidR="009A2858" w:rsidRPr="006765DC">
        <w:rPr>
          <w:color w:val="0432FF"/>
        </w:rPr>
        <w:t xml:space="preserve"> the</w:t>
      </w:r>
      <w:r w:rsidRPr="006765DC">
        <w:rPr>
          <w:color w:val="0432FF"/>
        </w:rPr>
        <w:t xml:space="preserve"> number of samples. </w:t>
      </w:r>
    </w:p>
    <w:p w14:paraId="23B0C2BC" w14:textId="77777777" w:rsidR="00DB5448" w:rsidRPr="006765DC" w:rsidRDefault="00DB5448" w:rsidP="004F79A2">
      <w:pPr>
        <w:rPr>
          <w:color w:val="0432FF"/>
        </w:rPr>
      </w:pPr>
    </w:p>
    <w:p w14:paraId="4F2B6C94" w14:textId="49D7DB08" w:rsidR="00DB5448" w:rsidRPr="006765DC" w:rsidRDefault="00DB5448" w:rsidP="004F79A2">
      <w:pPr>
        <w:rPr>
          <w:color w:val="0432FF"/>
        </w:rPr>
      </w:pPr>
      <w:r w:rsidRPr="006765DC">
        <w:rPr>
          <w:color w:val="0432FF"/>
        </w:rPr>
        <w:t>The second problem seems to be associated with sample number bias</w:t>
      </w:r>
      <w:r w:rsidR="00FA56F0" w:rsidRPr="006765DC">
        <w:rPr>
          <w:color w:val="0432FF"/>
        </w:rPr>
        <w:fldChar w:fldCharType="begin"/>
      </w:r>
      <w:r w:rsidR="00AA7107" w:rsidRPr="006765DC">
        <w:rPr>
          <w:color w:val="0432FF"/>
        </w:rPr>
        <w:instrText xml:space="preserve"> ADDIN ZOTERO_ITEM CSL_CITATION {"citationID":"2el8qmqlas","properties":{"formattedCitation":"{\\rtf \\super 38\\uc0\\u8211{}40\\nosupersub{}}","plainCitation":"38–4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6765DC">
        <w:rPr>
          <w:color w:val="0432FF"/>
        </w:rPr>
        <w:fldChar w:fldCharType="separate"/>
      </w:r>
      <w:r w:rsidR="00AA7107" w:rsidRPr="006765DC">
        <w:rPr>
          <w:rFonts w:ascii="Calibri" w:eastAsia="Times New Roman" w:cs="Times New Roman"/>
          <w:color w:val="0432FF"/>
          <w:vertAlign w:val="superscript"/>
        </w:rPr>
        <w:t>38–40</w:t>
      </w:r>
      <w:r w:rsidR="00FA56F0" w:rsidRPr="006765DC">
        <w:rPr>
          <w:color w:val="0432FF"/>
        </w:rPr>
        <w:fldChar w:fldCharType="end"/>
      </w:r>
      <w:r w:rsidRPr="006765DC">
        <w:rPr>
          <w:color w:val="0432FF"/>
        </w:rPr>
        <w:t>, although we made</w:t>
      </w:r>
      <w:r w:rsidR="003367F9" w:rsidRPr="006765DC">
        <w:rPr>
          <w:color w:val="0432FF"/>
        </w:rPr>
        <w:t xml:space="preserve"> </w:t>
      </w:r>
      <w:r w:rsidRPr="006765DC">
        <w:rPr>
          <w:color w:val="0432FF"/>
        </w:rPr>
        <w:t>correction</w:t>
      </w:r>
      <w:r w:rsidR="003367F9" w:rsidRPr="006765DC">
        <w:rPr>
          <w:color w:val="0432FF"/>
        </w:rPr>
        <w:t>s</w:t>
      </w:r>
      <w:r w:rsidRPr="006765DC">
        <w:rPr>
          <w:color w:val="0432FF"/>
        </w:rPr>
        <w:t xml:space="preserve"> with weight factors</w:t>
      </w:r>
      <w:r w:rsidR="000E6A0F" w:rsidRPr="006765DC">
        <w:rPr>
          <w:color w:val="0432FF"/>
        </w:rPr>
        <w:fldChar w:fldCharType="begin"/>
      </w:r>
      <w:r w:rsidR="00AA7107" w:rsidRPr="006765DC">
        <w:rPr>
          <w:color w:val="0432FF"/>
        </w:rPr>
        <w:instrText xml:space="preserve"> ADDIN ZOTERO_ITEM CSL_CITATION {"citationID":"wOCuwVZ1","properties":{"formattedCitation":"{\\rtf \\super 41,42\\nosupersub{}}","plainCitation":"41,4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6765DC">
        <w:rPr>
          <w:color w:val="0432FF"/>
        </w:rPr>
        <w:fldChar w:fldCharType="separate"/>
      </w:r>
      <w:r w:rsidR="00AA7107" w:rsidRPr="006765DC">
        <w:rPr>
          <w:rFonts w:ascii="Calibri" w:eastAsia="Times New Roman" w:cs="Times New Roman"/>
          <w:color w:val="0432FF"/>
          <w:vertAlign w:val="superscript"/>
        </w:rPr>
        <w:t>41,42</w:t>
      </w:r>
      <w:r w:rsidR="000E6A0F" w:rsidRPr="006765DC">
        <w:rPr>
          <w:color w:val="0432FF"/>
        </w:rPr>
        <w:fldChar w:fldCharType="end"/>
      </w:r>
      <w:r w:rsidR="00AE0060" w:rsidRPr="006765DC">
        <w:rPr>
          <w:color w:val="0432FF"/>
        </w:rPr>
        <w:t xml:space="preserve"> and</w:t>
      </w:r>
      <w:r w:rsidR="003148EC" w:rsidRPr="006765DC">
        <w:rPr>
          <w:color w:val="0432FF"/>
        </w:rPr>
        <w:t>, we chose the multi-</w:t>
      </w:r>
      <w:r w:rsidR="003367F9" w:rsidRPr="006765DC">
        <w:rPr>
          <w:color w:val="0432FF"/>
        </w:rPr>
        <w:t>conditional macro F1 score</w:t>
      </w:r>
      <w:r w:rsidR="00B15E66" w:rsidRPr="006765DC">
        <w:rPr>
          <w:color w:val="0432FF"/>
        </w:rPr>
        <w:fldChar w:fldCharType="begin"/>
      </w:r>
      <w:r w:rsidR="00AA7107" w:rsidRPr="006765DC">
        <w:rPr>
          <w:color w:val="0432FF"/>
        </w:rPr>
        <w:instrText xml:space="preserve"> ADDIN ZOTERO_ITEM CSL_CITATION {"citationID":"R99eTgb5","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6765DC">
        <w:rPr>
          <w:color w:val="0432FF"/>
        </w:rPr>
        <w:fldChar w:fldCharType="separate"/>
      </w:r>
      <w:r w:rsidR="00AA7107" w:rsidRPr="006765DC">
        <w:rPr>
          <w:rFonts w:ascii="Calibri" w:eastAsia="Times New Roman" w:cs="Times New Roman"/>
          <w:color w:val="0432FF"/>
          <w:vertAlign w:val="superscript"/>
        </w:rPr>
        <w:t>43</w:t>
      </w:r>
      <w:r w:rsidR="00B15E66" w:rsidRPr="006765DC">
        <w:rPr>
          <w:color w:val="0432FF"/>
        </w:rPr>
        <w:fldChar w:fldCharType="end"/>
      </w:r>
      <w:r w:rsidR="003367F9" w:rsidRPr="006765DC">
        <w:rPr>
          <w:color w:val="0432FF"/>
        </w:rPr>
        <w:t xml:space="preserve"> for </w:t>
      </w:r>
      <w:r w:rsidR="0027159B" w:rsidRPr="006765DC">
        <w:rPr>
          <w:color w:val="0432FF"/>
        </w:rPr>
        <w:t xml:space="preserve">cost function in </w:t>
      </w:r>
      <w:r w:rsidR="003148EC" w:rsidRPr="006765DC">
        <w:rPr>
          <w:color w:val="0432FF"/>
        </w:rPr>
        <w:t xml:space="preserve">the </w:t>
      </w:r>
      <w:r w:rsidR="0027159B" w:rsidRPr="006765DC">
        <w:rPr>
          <w:color w:val="0432FF"/>
        </w:rPr>
        <w:t>optimization process.</w:t>
      </w:r>
      <w:r w:rsidR="003367F9" w:rsidRPr="006765DC">
        <w:rPr>
          <w:color w:val="0432FF"/>
        </w:rPr>
        <w:t xml:space="preserve"> </w:t>
      </w:r>
      <w:r w:rsidR="00701097" w:rsidRPr="006765DC">
        <w:rPr>
          <w:color w:val="0432FF"/>
        </w:rPr>
        <w:t>it seems</w:t>
      </w:r>
      <w:r w:rsidR="003148EC" w:rsidRPr="006765DC">
        <w:rPr>
          <w:color w:val="0432FF"/>
        </w:rPr>
        <w:t xml:space="preserve">, </w:t>
      </w:r>
      <w:r w:rsidR="00701097" w:rsidRPr="006765DC">
        <w:rPr>
          <w:color w:val="0432FF"/>
        </w:rPr>
        <w:t xml:space="preserve">there is </w:t>
      </w:r>
      <w:r w:rsidR="003148EC" w:rsidRPr="006765DC">
        <w:rPr>
          <w:color w:val="0432FF"/>
        </w:rPr>
        <w:t xml:space="preserve">still </w:t>
      </w:r>
      <w:r w:rsidR="00701097" w:rsidRPr="006765DC">
        <w:rPr>
          <w:color w:val="0432FF"/>
        </w:rPr>
        <w:t xml:space="preserve">a correlation between sample </w:t>
      </w:r>
      <w:r w:rsidR="00752AEB" w:rsidRPr="006765DC">
        <w:rPr>
          <w:color w:val="0432FF"/>
        </w:rPr>
        <w:t>size and prediction performance; i.e</w:t>
      </w:r>
      <w:r w:rsidR="00CD3DF0" w:rsidRPr="006765DC">
        <w:rPr>
          <w:color w:val="0432FF"/>
        </w:rPr>
        <w:t>.</w:t>
      </w:r>
      <w:r w:rsidR="00701097" w:rsidRPr="006765DC">
        <w:rPr>
          <w:color w:val="0432FF"/>
        </w:rPr>
        <w:t xml:space="preserve"> </w:t>
      </w:r>
      <w:r w:rsidR="00752AEB" w:rsidRPr="006765DC">
        <w:rPr>
          <w:color w:val="0432FF"/>
        </w:rPr>
        <w:t>the predictability of individual conditions increases with</w:t>
      </w:r>
      <w:r w:rsidR="003148EC" w:rsidRPr="006765DC">
        <w:rPr>
          <w:color w:val="0432FF"/>
        </w:rPr>
        <w:t xml:space="preserve"> the</w:t>
      </w:r>
      <w:r w:rsidR="00752AEB" w:rsidRPr="006765DC">
        <w:rPr>
          <w:color w:val="0432FF"/>
        </w:rPr>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Pr="006765DC" w:rsidRDefault="005D13B2" w:rsidP="005D13B2">
      <w:pPr>
        <w:rPr>
          <w:color w:val="0432FF"/>
        </w:rPr>
      </w:pPr>
      <w:r w:rsidRPr="006765DC">
        <w:rPr>
          <w:color w:val="0432FF"/>
        </w:rPr>
        <w:t xml:space="preserve">We use the same data sets that were used </w:t>
      </w:r>
      <w:r w:rsidR="00EF0E9E" w:rsidRPr="006765DC">
        <w:rPr>
          <w:color w:val="0432FF"/>
        </w:rPr>
        <w:t>in a previous study</w:t>
      </w:r>
      <w:r w:rsidRPr="006765DC">
        <w:rPr>
          <w:color w:val="0432FF"/>
        </w:rPr>
        <w:t xml:space="preserve"> [cite]. For all single variable test, and also for multi-</w:t>
      </w:r>
      <w:r w:rsidR="00EF0E9E" w:rsidRPr="006765DC">
        <w:rPr>
          <w:color w:val="0432FF"/>
        </w:rPr>
        <w:t>conditional</w:t>
      </w:r>
      <w:r w:rsidRPr="006765DC">
        <w:rPr>
          <w:color w:val="0432FF"/>
        </w:rPr>
        <w:t xml:space="preserve"> prediction tests except for combining mRNA and proteins we use all available data. For combination tests</w:t>
      </w:r>
      <w:r w:rsidR="00EF0E9E" w:rsidRPr="006765DC">
        <w:rPr>
          <w:color w:val="0432FF"/>
        </w:rPr>
        <w:t>,</w:t>
      </w:r>
      <w:r w:rsidRPr="006765DC">
        <w:rPr>
          <w:color w:val="0432FF"/>
        </w:rPr>
        <w:t xml:space="preserve"> we use</w:t>
      </w:r>
      <w:r w:rsidR="00EF0E9E" w:rsidRPr="006765DC">
        <w:rPr>
          <w:color w:val="0432FF"/>
        </w:rPr>
        <w:t xml:space="preserve"> the</w:t>
      </w:r>
      <w:r w:rsidRPr="006765DC">
        <w:rPr>
          <w:color w:val="0432FF"/>
        </w:rPr>
        <w:t xml:space="preserve"> intersection of mRNA and protein samples (102 sample). </w:t>
      </w:r>
    </w:p>
    <w:p w14:paraId="11533927" w14:textId="77777777" w:rsidR="005D13B2" w:rsidRPr="006765DC" w:rsidRDefault="005D13B2" w:rsidP="005D13B2">
      <w:pPr>
        <w:rPr>
          <w:color w:val="0432FF"/>
        </w:rPr>
      </w:pPr>
    </w:p>
    <w:p w14:paraId="4469862E" w14:textId="48EA220C" w:rsidR="005D13B2" w:rsidRPr="006765DC" w:rsidRDefault="005D13B2" w:rsidP="005D13B2">
      <w:pPr>
        <w:pStyle w:val="Heading3"/>
        <w:rPr>
          <w:color w:val="0432FF"/>
        </w:rPr>
      </w:pPr>
      <w:r w:rsidRPr="006765DC">
        <w:rPr>
          <w:color w:val="0432FF"/>
        </w:rPr>
        <w:lastRenderedPageBreak/>
        <w:t>Prediction Methodology and Parameters</w:t>
      </w:r>
    </w:p>
    <w:p w14:paraId="4B458AA5" w14:textId="77777777" w:rsidR="004967D2" w:rsidRPr="006765DC" w:rsidRDefault="004967D2" w:rsidP="004967D2">
      <w:pPr>
        <w:rPr>
          <w:color w:val="0432FF"/>
        </w:rPr>
      </w:pPr>
    </w:p>
    <w:p w14:paraId="28AA77A0" w14:textId="62686BB5" w:rsidR="002B4B63" w:rsidRPr="006765DC" w:rsidRDefault="002B4B63" w:rsidP="002B4B63">
      <w:pPr>
        <w:rPr>
          <w:color w:val="0432FF"/>
        </w:rPr>
      </w:pPr>
      <w:r w:rsidRPr="006765DC">
        <w:rPr>
          <w:color w:val="0432FF"/>
        </w:rPr>
        <w:t>The initial preparation of the dat</w:t>
      </w:r>
      <w:r w:rsidR="006E32EE" w:rsidRPr="006765DC">
        <w:rPr>
          <w:color w:val="0432FF"/>
        </w:rPr>
        <w:t>a is similar to a</w:t>
      </w:r>
      <w:r w:rsidR="006F7D10" w:rsidRPr="006765DC">
        <w:rPr>
          <w:color w:val="0432FF"/>
        </w:rPr>
        <w:t xml:space="preserve"> </w:t>
      </w:r>
      <w:r w:rsidR="006E32EE" w:rsidRPr="006765DC">
        <w:rPr>
          <w:color w:val="0432FF"/>
        </w:rPr>
        <w:t>previous study on the same data set</w:t>
      </w:r>
      <w:r w:rsidR="006F7D10" w:rsidRPr="006765DC">
        <w:rPr>
          <w:color w:val="0432FF"/>
        </w:rPr>
        <w:t xml:space="preserve"> </w:t>
      </w:r>
      <w:r w:rsidR="006F7D10" w:rsidRPr="006765DC">
        <w:rPr>
          <w:color w:val="0432FF"/>
        </w:rPr>
        <w:fldChar w:fldCharType="begin"/>
      </w:r>
      <w:r w:rsidR="00E80F9B" w:rsidRPr="006765DC">
        <w:rPr>
          <w:color w:val="0432FF"/>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6765DC">
        <w:rPr>
          <w:color w:val="0432FF"/>
        </w:rPr>
        <w:fldChar w:fldCharType="separate"/>
      </w:r>
      <w:r w:rsidR="00E80F9B" w:rsidRPr="006765DC">
        <w:rPr>
          <w:rFonts w:ascii="Calibri" w:eastAsia="Times New Roman" w:cs="Times New Roman"/>
          <w:color w:val="0432FF"/>
          <w:vertAlign w:val="superscript"/>
        </w:rPr>
        <w:t>7</w:t>
      </w:r>
      <w:r w:rsidR="006F7D10" w:rsidRPr="006765DC">
        <w:rPr>
          <w:color w:val="0432FF"/>
        </w:rPr>
        <w:fldChar w:fldCharType="end"/>
      </w:r>
      <w:r w:rsidRPr="006765DC">
        <w:rPr>
          <w:color w:val="0432FF"/>
        </w:rPr>
        <w:t>. After finding suitable subsets of the data for the tests</w:t>
      </w:r>
      <w:r w:rsidR="00A23686" w:rsidRPr="006765DC">
        <w:rPr>
          <w:color w:val="0432FF"/>
        </w:rPr>
        <w:t xml:space="preserve"> and summing up technical replicate results for proteins</w:t>
      </w:r>
      <w:r w:rsidRPr="006765DC">
        <w:rPr>
          <w:color w:val="0432FF"/>
        </w:rPr>
        <w:t xml:space="preserve">, </w:t>
      </w:r>
      <w:r w:rsidR="00A23686" w:rsidRPr="006765DC">
        <w:rPr>
          <w:color w:val="0432FF"/>
        </w:rPr>
        <w:t xml:space="preserve">we calculate </w:t>
      </w:r>
      <w:r w:rsidRPr="006765DC">
        <w:rPr>
          <w:color w:val="0432FF"/>
        </w:rPr>
        <w:t>size factor n</w:t>
      </w:r>
      <w:r w:rsidR="00C53E57" w:rsidRPr="006765DC">
        <w:rPr>
          <w:color w:val="0432FF"/>
        </w:rPr>
        <w:t xml:space="preserve">ormalized data with </w:t>
      </w:r>
      <w:r w:rsidR="002A4578" w:rsidRPr="006765DC">
        <w:rPr>
          <w:color w:val="0432FF"/>
        </w:rPr>
        <w:t xml:space="preserve">the </w:t>
      </w:r>
      <w:r w:rsidR="00C53E57" w:rsidRPr="006765DC">
        <w:rPr>
          <w:color w:val="0432FF"/>
        </w:rPr>
        <w:t>DeSeq2</w:t>
      </w:r>
      <w:r w:rsidR="00C53E57" w:rsidRPr="006765DC">
        <w:rPr>
          <w:color w:val="0432FF"/>
        </w:rPr>
        <w:fldChar w:fldCharType="begin"/>
      </w:r>
      <w:r w:rsidR="00E80F9B" w:rsidRPr="006765DC">
        <w:rPr>
          <w:color w:val="0432FF"/>
        </w:rPr>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6765DC">
        <w:rPr>
          <w:color w:val="0432FF"/>
        </w:rPr>
        <w:fldChar w:fldCharType="separate"/>
      </w:r>
      <w:r w:rsidR="00E80F9B" w:rsidRPr="006765DC">
        <w:rPr>
          <w:rFonts w:ascii="Calibri" w:eastAsia="Times New Roman" w:cs="Times New Roman"/>
          <w:color w:val="0432FF"/>
          <w:vertAlign w:val="superscript"/>
        </w:rPr>
        <w:t>11</w:t>
      </w:r>
      <w:r w:rsidR="00C53E57" w:rsidRPr="006765DC">
        <w:rPr>
          <w:color w:val="0432FF"/>
        </w:rPr>
        <w:fldChar w:fldCharType="end"/>
      </w:r>
      <w:r w:rsidR="00A23686" w:rsidRPr="006765DC">
        <w:rPr>
          <w:color w:val="0432FF"/>
        </w:rPr>
        <w:t xml:space="preserve"> </w:t>
      </w:r>
      <w:r w:rsidR="002A4578" w:rsidRPr="006765DC">
        <w:rPr>
          <w:color w:val="0432FF"/>
        </w:rPr>
        <w:t xml:space="preserve">package </w:t>
      </w:r>
      <w:r w:rsidR="00A23686" w:rsidRPr="006765DC">
        <w:rPr>
          <w:color w:val="0432FF"/>
        </w:rPr>
        <w:t>and apply</w:t>
      </w:r>
      <w:r w:rsidRPr="006765DC">
        <w:rPr>
          <w:color w:val="0432FF"/>
        </w:rPr>
        <w:t xml:space="preserve"> </w:t>
      </w:r>
      <w:r w:rsidR="00A23686" w:rsidRPr="006765DC">
        <w:rPr>
          <w:color w:val="0432FF"/>
        </w:rPr>
        <w:t>variance stabilizing transformation</w:t>
      </w:r>
      <w:r w:rsidR="00A230F8" w:rsidRPr="006765DC">
        <w:rPr>
          <w:color w:val="0432FF"/>
        </w:rPr>
        <w:fldChar w:fldCharType="begin"/>
      </w:r>
      <w:r w:rsidR="00AA7107" w:rsidRPr="006765DC">
        <w:rPr>
          <w:color w:val="0432FF"/>
        </w:rPr>
        <w:instrText xml:space="preserve"> ADDIN ZOTERO_ITEM CSL_CITATION {"citationID":"pmvj8744n","properties":{"formattedCitation":"{\\rtf \\super 44\\nosupersub{}}","plainCitation":"4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6765DC">
        <w:rPr>
          <w:color w:val="0432FF"/>
        </w:rPr>
        <w:fldChar w:fldCharType="separate"/>
      </w:r>
      <w:r w:rsidR="00AA7107" w:rsidRPr="006765DC">
        <w:rPr>
          <w:rFonts w:ascii="Calibri" w:eastAsia="Times New Roman" w:cs="Times New Roman"/>
          <w:color w:val="0432FF"/>
          <w:vertAlign w:val="superscript"/>
        </w:rPr>
        <w:t>44</w:t>
      </w:r>
      <w:r w:rsidR="00A230F8" w:rsidRPr="006765DC">
        <w:rPr>
          <w:color w:val="0432FF"/>
        </w:rPr>
        <w:fldChar w:fldCharType="end"/>
      </w:r>
      <w:r w:rsidR="00512BEF" w:rsidRPr="006765DC">
        <w:rPr>
          <w:color w:val="0432FF"/>
        </w:rPr>
        <w:t xml:space="preserve"> (</w:t>
      </w:r>
      <w:r w:rsidR="00512BEF" w:rsidRPr="006765DC">
        <w:rPr>
          <w:rFonts w:ascii="Courier New" w:hAnsi="Courier New" w:cs="Courier New"/>
          <w:color w:val="0432FF"/>
        </w:rPr>
        <w:t>vst</w:t>
      </w:r>
      <w:r w:rsidR="00512BEF" w:rsidRPr="006765DC">
        <w:rPr>
          <w:color w:val="0432FF"/>
        </w:rPr>
        <w:t>)</w:t>
      </w:r>
      <w:r w:rsidR="00A23686" w:rsidRPr="006765DC">
        <w:rPr>
          <w:color w:val="0432FF"/>
        </w:rPr>
        <w:t xml:space="preserve"> on it.</w:t>
      </w:r>
      <w:r w:rsidR="00BB0534" w:rsidRPr="006765DC">
        <w:rPr>
          <w:color w:val="0432FF"/>
        </w:rPr>
        <w:t xml:space="preserve"> </w:t>
      </w:r>
    </w:p>
    <w:p w14:paraId="27DF073B" w14:textId="77777777" w:rsidR="00A23686" w:rsidRPr="006765DC" w:rsidRDefault="00A23686" w:rsidP="002B4B63">
      <w:pPr>
        <w:rPr>
          <w:color w:val="0432FF"/>
        </w:rPr>
      </w:pPr>
    </w:p>
    <w:p w14:paraId="46F1491C" w14:textId="18B219AC" w:rsidR="00D31817" w:rsidRPr="006765DC" w:rsidRDefault="00FA7704" w:rsidP="002B4B63">
      <w:pPr>
        <w:rPr>
          <w:color w:val="0432FF"/>
        </w:rPr>
      </w:pPr>
      <w:r w:rsidRPr="006765DC">
        <w:rPr>
          <w:color w:val="0432FF"/>
        </w:rPr>
        <w:t xml:space="preserve">In the next step, we divide the data into two subsets; named training&amp;tune set and test set. The division is semi-random i.e. algorithm preserves the ratios of different conditions in training&amp;tune and test subsets. </w:t>
      </w:r>
      <w:r w:rsidR="00D81467" w:rsidRPr="006765DC">
        <w:rPr>
          <w:color w:val="0432FF"/>
        </w:rPr>
        <w:t>We preserve the condition labels for training</w:t>
      </w:r>
      <w:r w:rsidR="003C7F9C" w:rsidRPr="006765DC">
        <w:rPr>
          <w:color w:val="0432FF"/>
        </w:rPr>
        <w:t>&amp;tune</w:t>
      </w:r>
      <w:r w:rsidR="00D81467" w:rsidRPr="006765DC">
        <w:rPr>
          <w:color w:val="0432FF"/>
        </w:rPr>
        <w:t xml:space="preserve"> data but we delete the labels of the samples for</w:t>
      </w:r>
      <w:r w:rsidR="005941A7" w:rsidRPr="006765DC">
        <w:rPr>
          <w:color w:val="0432FF"/>
        </w:rPr>
        <w:t xml:space="preserve"> the</w:t>
      </w:r>
      <w:r w:rsidR="00D81467" w:rsidRPr="006765DC">
        <w:rPr>
          <w:color w:val="0432FF"/>
        </w:rPr>
        <w:t xml:space="preserve"> test set. We then apply frozen Surrogate Variable Analysis</w:t>
      </w:r>
      <w:r w:rsidR="007C5580" w:rsidRPr="006765DC">
        <w:rPr>
          <w:color w:val="0432FF"/>
        </w:rPr>
        <w:fldChar w:fldCharType="begin"/>
      </w:r>
      <w:r w:rsidR="00E80F9B" w:rsidRPr="006765DC">
        <w:rPr>
          <w:color w:val="0432FF"/>
        </w:rPr>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6765DC">
        <w:rPr>
          <w:color w:val="0432FF"/>
        </w:rPr>
        <w:fldChar w:fldCharType="separate"/>
      </w:r>
      <w:r w:rsidR="00E00A86" w:rsidRPr="006765DC">
        <w:rPr>
          <w:rFonts w:ascii="Calibri" w:eastAsia="Times New Roman" w:cs="Times New Roman"/>
          <w:color w:val="0432FF"/>
          <w:vertAlign w:val="superscript"/>
        </w:rPr>
        <w:t>21</w:t>
      </w:r>
      <w:r w:rsidR="007C5580" w:rsidRPr="006765DC">
        <w:rPr>
          <w:color w:val="0432FF"/>
        </w:rPr>
        <w:fldChar w:fldCharType="end"/>
      </w:r>
      <w:r w:rsidR="00C53E57" w:rsidRPr="006765DC">
        <w:rPr>
          <w:color w:val="0432FF"/>
        </w:rPr>
        <w:t xml:space="preserve"> (fSVA)</w:t>
      </w:r>
      <w:r w:rsidR="00D81467" w:rsidRPr="006765DC">
        <w:rPr>
          <w:color w:val="0432FF"/>
        </w:rPr>
        <w:t xml:space="preserve"> to get rid of the </w:t>
      </w:r>
      <w:r w:rsidR="006D40B2" w:rsidRPr="006765DC">
        <w:rPr>
          <w:color w:val="0432FF"/>
        </w:rPr>
        <w:t>batch effects in the sample. The algorithm can correct the batch effects on both training</w:t>
      </w:r>
      <w:r w:rsidR="003C7F9C" w:rsidRPr="006765DC">
        <w:rPr>
          <w:color w:val="0432FF"/>
        </w:rPr>
        <w:t>&amp;tune</w:t>
      </w:r>
      <w:r w:rsidR="006D40B2" w:rsidRPr="006765DC">
        <w:rPr>
          <w:color w:val="0432FF"/>
        </w:rPr>
        <w:t xml:space="preserve"> and test data without know</w:t>
      </w:r>
      <w:r w:rsidR="009657AB" w:rsidRPr="006765DC">
        <w:rPr>
          <w:color w:val="0432FF"/>
        </w:rPr>
        <w:t>ing the labels of the test data</w:t>
      </w:r>
      <w:r w:rsidR="00A50373" w:rsidRPr="006765DC">
        <w:rPr>
          <w:color w:val="0432FF"/>
        </w:rPr>
        <w:t xml:space="preserve">. </w:t>
      </w:r>
      <w:r w:rsidR="00F03A4F" w:rsidRPr="006765DC">
        <w:rPr>
          <w:color w:val="0432FF"/>
        </w:rPr>
        <w:t>After fSVA we use principal component analysis</w:t>
      </w:r>
      <w:r w:rsidR="00D828F4" w:rsidRPr="006765DC">
        <w:rPr>
          <w:color w:val="0432FF"/>
        </w:rPr>
        <w:fldChar w:fldCharType="begin"/>
      </w:r>
      <w:r w:rsidR="00E80F9B" w:rsidRPr="006765DC">
        <w:rPr>
          <w:color w:val="0432FF"/>
        </w:rPr>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6765DC">
        <w:rPr>
          <w:color w:val="0432FF"/>
        </w:rPr>
        <w:fldChar w:fldCharType="separate"/>
      </w:r>
      <w:r w:rsidR="00E80F9B" w:rsidRPr="006765DC">
        <w:rPr>
          <w:rFonts w:ascii="Calibri" w:eastAsia="Times New Roman" w:cs="Times New Roman"/>
          <w:color w:val="0432FF"/>
          <w:vertAlign w:val="superscript"/>
        </w:rPr>
        <w:t>13</w:t>
      </w:r>
      <w:r w:rsidR="00D828F4" w:rsidRPr="006765DC">
        <w:rPr>
          <w:color w:val="0432FF"/>
        </w:rPr>
        <w:fldChar w:fldCharType="end"/>
      </w:r>
      <w:r w:rsidR="00F03A4F" w:rsidRPr="006765DC">
        <w:rPr>
          <w:color w:val="0432FF"/>
        </w:rPr>
        <w:t xml:space="preserve"> (PCA) to define </w:t>
      </w:r>
      <w:r w:rsidR="00C77470" w:rsidRPr="006765DC">
        <w:rPr>
          <w:color w:val="0432FF"/>
        </w:rPr>
        <w:t xml:space="preserve">the </w:t>
      </w:r>
      <w:r w:rsidR="00F03A4F" w:rsidRPr="006765DC">
        <w:rPr>
          <w:color w:val="0432FF"/>
        </w:rPr>
        <w:t>principle axis of training</w:t>
      </w:r>
      <w:r w:rsidR="001E2818" w:rsidRPr="006765DC">
        <w:rPr>
          <w:color w:val="0432FF"/>
        </w:rPr>
        <w:t>&amp;tune</w:t>
      </w:r>
      <w:r w:rsidR="00F03A4F" w:rsidRPr="006765DC">
        <w:rPr>
          <w:color w:val="0432FF"/>
        </w:rPr>
        <w:t xml:space="preserve"> set and rotate the test</w:t>
      </w:r>
      <w:r w:rsidR="00A50373" w:rsidRPr="006765DC">
        <w:rPr>
          <w:color w:val="0432FF"/>
        </w:rPr>
        <w:t xml:space="preserve"> data</w:t>
      </w:r>
      <w:r w:rsidR="00F03A4F" w:rsidRPr="006765DC">
        <w:rPr>
          <w:color w:val="0432FF"/>
        </w:rPr>
        <w:t xml:space="preserve"> set with respect to </w:t>
      </w:r>
      <w:r w:rsidR="00C77470" w:rsidRPr="006765DC">
        <w:rPr>
          <w:color w:val="0432FF"/>
        </w:rPr>
        <w:t xml:space="preserve">the </w:t>
      </w:r>
      <w:r w:rsidR="00F03A4F" w:rsidRPr="006765DC">
        <w:rPr>
          <w:color w:val="0432FF"/>
        </w:rPr>
        <w:t>principal axis of training</w:t>
      </w:r>
      <w:r w:rsidR="001E2818" w:rsidRPr="006765DC">
        <w:rPr>
          <w:color w:val="0432FF"/>
        </w:rPr>
        <w:t>&amp;tune</w:t>
      </w:r>
      <w:r w:rsidR="00F03A4F" w:rsidRPr="006765DC">
        <w:rPr>
          <w:color w:val="0432FF"/>
        </w:rPr>
        <w:t xml:space="preserve"> set</w:t>
      </w:r>
      <w:r w:rsidR="001E2818" w:rsidRPr="006765DC">
        <w:rPr>
          <w:color w:val="0432FF"/>
        </w:rPr>
        <w:t>.</w:t>
      </w:r>
      <w:r w:rsidR="00A50373" w:rsidRPr="006765DC">
        <w:rPr>
          <w:color w:val="0432FF"/>
        </w:rPr>
        <w:t xml:space="preserve"> </w:t>
      </w:r>
      <w:r w:rsidR="001E2818" w:rsidRPr="006765DC">
        <w:rPr>
          <w:color w:val="0432FF"/>
        </w:rPr>
        <w:t xml:space="preserve">We then </w:t>
      </w:r>
      <w:r w:rsidR="00B664DB" w:rsidRPr="006765DC">
        <w:rPr>
          <w:color w:val="0432FF"/>
        </w:rPr>
        <w:t>pick the most significant top xx</w:t>
      </w:r>
      <w:r w:rsidR="001E2818" w:rsidRPr="006765DC">
        <w:rPr>
          <w:color w:val="0432FF"/>
        </w:rPr>
        <w:t xml:space="preserve"> axis for both training&amp;tune, and test data sets. The next step is t</w:t>
      </w:r>
      <w:r w:rsidR="00A50373" w:rsidRPr="006765DC">
        <w:rPr>
          <w:color w:val="0432FF"/>
        </w:rPr>
        <w:t>o train</w:t>
      </w:r>
      <w:r w:rsidR="00085507" w:rsidRPr="006765DC">
        <w:rPr>
          <w:color w:val="0432FF"/>
        </w:rPr>
        <w:t xml:space="preserve"> and tune</w:t>
      </w:r>
      <w:r w:rsidR="00A50373" w:rsidRPr="006765DC">
        <w:rPr>
          <w:color w:val="0432FF"/>
        </w:rPr>
        <w:t xml:space="preserve"> our candidate machine learning algorithms</w:t>
      </w:r>
      <w:r w:rsidR="001E2818" w:rsidRPr="006765DC">
        <w:rPr>
          <w:color w:val="0432FF"/>
        </w:rPr>
        <w:t xml:space="preserve"> with </w:t>
      </w:r>
      <w:r w:rsidR="001E2818" w:rsidRPr="006765DC">
        <w:rPr>
          <w:i/>
          <w:color w:val="0432FF"/>
        </w:rPr>
        <w:t>dimension reduced training&amp;tune dataset</w:t>
      </w:r>
      <w:r w:rsidR="00A50373" w:rsidRPr="006765DC">
        <w:rPr>
          <w:i/>
          <w:color w:val="0432FF"/>
        </w:rPr>
        <w:t xml:space="preserve"> </w:t>
      </w:r>
      <w:r w:rsidR="00A50373" w:rsidRPr="006765DC">
        <w:rPr>
          <w:color w:val="0432FF"/>
        </w:rPr>
        <w:t xml:space="preserve">and </w:t>
      </w:r>
      <w:r w:rsidR="001E2818" w:rsidRPr="006765DC">
        <w:rPr>
          <w:color w:val="0432FF"/>
        </w:rPr>
        <w:t xml:space="preserve">apply those trained </w:t>
      </w:r>
      <w:r w:rsidR="00085507" w:rsidRPr="006765DC">
        <w:rPr>
          <w:color w:val="0432FF"/>
        </w:rPr>
        <w:t xml:space="preserve">and tuned </w:t>
      </w:r>
      <w:r w:rsidR="001E2818" w:rsidRPr="006765DC">
        <w:rPr>
          <w:color w:val="0432FF"/>
        </w:rPr>
        <w:t xml:space="preserve">algorithms on </w:t>
      </w:r>
      <w:r w:rsidR="001E2818" w:rsidRPr="006765DC">
        <w:rPr>
          <w:i/>
          <w:color w:val="0432FF"/>
        </w:rPr>
        <w:t xml:space="preserve">dimension reduced </w:t>
      </w:r>
      <w:r w:rsidR="00A50373" w:rsidRPr="006765DC">
        <w:rPr>
          <w:i/>
          <w:color w:val="0432FF"/>
        </w:rPr>
        <w:t xml:space="preserve">test </w:t>
      </w:r>
      <w:r w:rsidR="001E2818" w:rsidRPr="006765DC">
        <w:rPr>
          <w:i/>
          <w:color w:val="0432FF"/>
        </w:rPr>
        <w:t>data</w:t>
      </w:r>
      <w:r w:rsidR="00A50373" w:rsidRPr="006765DC">
        <w:rPr>
          <w:i/>
          <w:color w:val="0432FF"/>
        </w:rPr>
        <w:t>set</w:t>
      </w:r>
      <w:r w:rsidR="00A50373" w:rsidRPr="006765DC">
        <w:rPr>
          <w:color w:val="0432FF"/>
        </w:rPr>
        <w:t xml:space="preserve"> to make predictions on them</w:t>
      </w:r>
      <w:r w:rsidR="00F03A4F" w:rsidRPr="006765DC">
        <w:rPr>
          <w:color w:val="0432FF"/>
        </w:rPr>
        <w:t xml:space="preserve">. </w:t>
      </w:r>
      <w:r w:rsidR="006D466B" w:rsidRPr="006765DC">
        <w:rPr>
          <w:color w:val="0432FF"/>
        </w:rPr>
        <w:t>In the case of combined mRNA and protein data analysis</w:t>
      </w:r>
      <w:r w:rsidR="00C77470" w:rsidRPr="006765DC">
        <w:rPr>
          <w:color w:val="0432FF"/>
        </w:rPr>
        <w:t>,</w:t>
      </w:r>
      <w:r w:rsidR="006D466B" w:rsidRPr="006765DC">
        <w:rPr>
          <w:color w:val="0432FF"/>
        </w:rPr>
        <w:t xml:space="preserve"> </w:t>
      </w:r>
      <w:r w:rsidR="00D31817" w:rsidRPr="006765DC">
        <w:rPr>
          <w:color w:val="0432FF"/>
        </w:rPr>
        <w:t xml:space="preserve">we </w:t>
      </w:r>
      <w:r w:rsidR="00D95AA8" w:rsidRPr="006765DC">
        <w:rPr>
          <w:color w:val="0432FF"/>
        </w:rPr>
        <w:t xml:space="preserve">calculate size factors </w:t>
      </w:r>
      <w:r w:rsidR="006D466B" w:rsidRPr="006765DC">
        <w:rPr>
          <w:color w:val="0432FF"/>
        </w:rPr>
        <w:t xml:space="preserve">with </w:t>
      </w:r>
      <w:r w:rsidR="00C77470" w:rsidRPr="006765DC">
        <w:rPr>
          <w:color w:val="0432FF"/>
        </w:rPr>
        <w:t xml:space="preserve">the </w:t>
      </w:r>
      <w:r w:rsidR="006D466B" w:rsidRPr="006765DC">
        <w:rPr>
          <w:color w:val="0432FF"/>
        </w:rPr>
        <w:t xml:space="preserve">DeSeq2 algorithm </w:t>
      </w:r>
      <w:r w:rsidR="00D95AA8" w:rsidRPr="006765DC">
        <w:rPr>
          <w:color w:val="0432FF"/>
        </w:rPr>
        <w:t xml:space="preserve">and batch effects </w:t>
      </w:r>
      <w:r w:rsidR="006D466B" w:rsidRPr="006765DC">
        <w:rPr>
          <w:color w:val="0432FF"/>
        </w:rPr>
        <w:t xml:space="preserve">with </w:t>
      </w:r>
      <w:r w:rsidR="00C77470" w:rsidRPr="006765DC">
        <w:rPr>
          <w:color w:val="0432FF"/>
        </w:rPr>
        <w:t xml:space="preserve">the </w:t>
      </w:r>
      <w:r w:rsidR="006D466B" w:rsidRPr="006765DC">
        <w:rPr>
          <w:color w:val="0432FF"/>
        </w:rPr>
        <w:t xml:space="preserve">fSVA algorithm </w:t>
      </w:r>
      <w:r w:rsidR="00C77470" w:rsidRPr="006765DC">
        <w:rPr>
          <w:color w:val="0432FF"/>
        </w:rPr>
        <w:t>individually then combine two</w:t>
      </w:r>
      <w:r w:rsidR="00D95AA8" w:rsidRPr="006765DC">
        <w:rPr>
          <w:color w:val="0432FF"/>
        </w:rPr>
        <w:t xml:space="preserve"> datasets and apply PCA on </w:t>
      </w:r>
      <w:r w:rsidR="006D466B" w:rsidRPr="006765DC">
        <w:rPr>
          <w:color w:val="0432FF"/>
        </w:rPr>
        <w:t>combined data.</w:t>
      </w:r>
      <w:r w:rsidR="006300F6" w:rsidRPr="006765DC">
        <w:rPr>
          <w:color w:val="0432FF"/>
        </w:rPr>
        <w:t xml:space="preserve"> We run this process </w:t>
      </w:r>
      <w:r w:rsidR="00146A6C" w:rsidRPr="006765DC">
        <w:rPr>
          <w:color w:val="0432FF"/>
        </w:rPr>
        <w:t xml:space="preserve">and call the training and tuning algorithm </w:t>
      </w:r>
      <w:r w:rsidR="00B664DB" w:rsidRPr="006765DC">
        <w:rPr>
          <w:color w:val="0432FF"/>
        </w:rPr>
        <w:t>xx</w:t>
      </w:r>
      <w:r w:rsidR="006300F6" w:rsidRPr="006765DC">
        <w:rPr>
          <w:color w:val="0432FF"/>
        </w:rPr>
        <w:t xml:space="preserve"> times with independent divisions between training&amp;tune, and test data sets.</w:t>
      </w:r>
    </w:p>
    <w:p w14:paraId="70813AF5" w14:textId="77777777" w:rsidR="003B581C" w:rsidRPr="006765DC" w:rsidRDefault="003B581C" w:rsidP="002B4B63">
      <w:pPr>
        <w:rPr>
          <w:color w:val="0432FF"/>
        </w:rPr>
      </w:pPr>
    </w:p>
    <w:p w14:paraId="070DABE6" w14:textId="4758B158" w:rsidR="00351162" w:rsidRPr="006765DC" w:rsidRDefault="003B581C" w:rsidP="002B4B63">
      <w:pPr>
        <w:rPr>
          <w:color w:val="0432FF"/>
        </w:rPr>
      </w:pPr>
      <w:r w:rsidRPr="006765DC">
        <w:rPr>
          <w:color w:val="0432FF"/>
        </w:rPr>
        <w:t>The training and tuning algorithm firstly divide the data as train and tune dataset</w:t>
      </w:r>
      <w:r w:rsidR="00C77470" w:rsidRPr="006765DC">
        <w:rPr>
          <w:color w:val="0432FF"/>
        </w:rPr>
        <w:t>s semi-</w:t>
      </w:r>
      <w:r w:rsidRPr="006765DC">
        <w:rPr>
          <w:color w:val="0432FF"/>
        </w:rPr>
        <w:t xml:space="preserve">randomly, trying to keep the ratios of individual conditions same in both training and tuning data. We </w:t>
      </w:r>
      <w:r w:rsidR="00AC033C" w:rsidRPr="006765DC">
        <w:rPr>
          <w:color w:val="0432FF"/>
        </w:rPr>
        <w:t>repeat</w:t>
      </w:r>
      <w:r w:rsidRPr="006765DC">
        <w:rPr>
          <w:color w:val="0432FF"/>
        </w:rPr>
        <w:t xml:space="preserve"> this division 10 times and generate 10 training </w:t>
      </w:r>
      <w:r w:rsidR="00117C60" w:rsidRPr="006765DC">
        <w:rPr>
          <w:color w:val="0432FF"/>
        </w:rPr>
        <w:t>and tuning dataset pairs</w:t>
      </w:r>
      <w:r w:rsidRPr="006765DC">
        <w:rPr>
          <w:color w:val="0432FF"/>
        </w:rPr>
        <w:t xml:space="preserve">. Then we generate a parameter grid </w:t>
      </w:r>
      <w:r w:rsidR="005E50E4" w:rsidRPr="006765DC">
        <w:rPr>
          <w:color w:val="0432FF"/>
        </w:rPr>
        <w:t>for tuning process</w:t>
      </w:r>
      <w:r w:rsidR="00F46B02" w:rsidRPr="006765DC">
        <w:rPr>
          <w:color w:val="0432FF"/>
        </w:rPr>
        <w:t xml:space="preserve">. We tune cost parameter for SVM with linear kernel, cost and gamma parameters for SVM with radial and sigmoid kernels, </w:t>
      </w:r>
      <w:r w:rsidR="00F46B02" w:rsidRPr="006765DC">
        <w:rPr>
          <w:rFonts w:ascii="Courier New" w:hAnsi="Courier New" w:cs="Courier New"/>
          <w:color w:val="0432FF"/>
        </w:rPr>
        <w:t>ntree</w:t>
      </w:r>
      <w:r w:rsidR="00F46B02" w:rsidRPr="006765DC">
        <w:rPr>
          <w:color w:val="0432FF"/>
        </w:rPr>
        <w:t xml:space="preserve">, </w:t>
      </w:r>
      <w:r w:rsidR="00F46B02" w:rsidRPr="006765DC">
        <w:rPr>
          <w:rFonts w:ascii="Courier New" w:hAnsi="Courier New" w:cs="Courier New"/>
          <w:color w:val="0432FF"/>
        </w:rPr>
        <w:t>mtry</w:t>
      </w:r>
      <w:r w:rsidR="00F46B02" w:rsidRPr="006765DC">
        <w:rPr>
          <w:color w:val="0432FF"/>
        </w:rPr>
        <w:t xml:space="preserve">, and </w:t>
      </w:r>
      <w:r w:rsidR="00F46B02" w:rsidRPr="006765DC">
        <w:rPr>
          <w:rFonts w:ascii="Courier New" w:hAnsi="Courier New" w:cs="Courier New"/>
          <w:color w:val="0432FF"/>
        </w:rPr>
        <w:t>nodesize</w:t>
      </w:r>
      <w:r w:rsidR="00F46B02" w:rsidRPr="006765DC">
        <w:rPr>
          <w:color w:val="0432FF"/>
        </w:rPr>
        <w:t xml:space="preserve"> parameters for random forest algorithms </w:t>
      </w:r>
      <w:r w:rsidR="00256C78" w:rsidRPr="006765DC">
        <w:rPr>
          <w:color w:val="0432FF"/>
        </w:rPr>
        <w:t>(Table 3)</w:t>
      </w:r>
      <w:r w:rsidR="005E50E4" w:rsidRPr="006765DC">
        <w:rPr>
          <w:color w:val="0432FF"/>
        </w:rPr>
        <w:t xml:space="preserve">. We use </w:t>
      </w:r>
      <w:r w:rsidR="005E50E4" w:rsidRPr="00520805">
        <w:rPr>
          <w:rFonts w:ascii="Courier New" w:hAnsi="Courier New" w:cs="Courier New"/>
          <w:color w:val="0432FF"/>
        </w:rPr>
        <w:t>e1071</w:t>
      </w:r>
      <w:r w:rsidR="005E50E4" w:rsidRPr="006765DC">
        <w:rPr>
          <w:color w:val="0432FF"/>
        </w:rPr>
        <w:t xml:space="preserve"> package</w:t>
      </w:r>
      <w:r w:rsidR="006F005D" w:rsidRPr="006765DC">
        <w:rPr>
          <w:color w:val="0432FF"/>
        </w:rPr>
        <w:fldChar w:fldCharType="begin"/>
      </w:r>
      <w:r w:rsidR="00E80F9B" w:rsidRPr="006765DC">
        <w:rPr>
          <w:color w:val="0432FF"/>
        </w:rPr>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6765DC">
        <w:rPr>
          <w:color w:val="0432FF"/>
        </w:rPr>
        <w:fldChar w:fldCharType="separate"/>
      </w:r>
      <w:r w:rsidR="00E80F9B" w:rsidRPr="006765DC">
        <w:rPr>
          <w:rFonts w:ascii="Calibri" w:eastAsia="Times New Roman" w:cs="Times New Roman"/>
          <w:color w:val="0432FF"/>
          <w:vertAlign w:val="superscript"/>
        </w:rPr>
        <w:t>8</w:t>
      </w:r>
      <w:r w:rsidR="006F005D" w:rsidRPr="006765DC">
        <w:rPr>
          <w:color w:val="0432FF"/>
        </w:rPr>
        <w:fldChar w:fldCharType="end"/>
      </w:r>
      <w:r w:rsidR="005E50E4" w:rsidRPr="006765DC">
        <w:rPr>
          <w:color w:val="0432FF"/>
        </w:rPr>
        <w:t xml:space="preserve"> for implementing </w:t>
      </w:r>
      <w:r w:rsidR="00506B36" w:rsidRPr="006765DC">
        <w:rPr>
          <w:color w:val="0432FF"/>
        </w:rPr>
        <w:t>support vector machines with linear, radi</w:t>
      </w:r>
      <w:r w:rsidR="00C77470" w:rsidRPr="006765DC">
        <w:rPr>
          <w:color w:val="0432FF"/>
        </w:rPr>
        <w:t>al</w:t>
      </w:r>
      <w:r w:rsidR="00520805">
        <w:rPr>
          <w:color w:val="0432FF"/>
        </w:rPr>
        <w:t>,</w:t>
      </w:r>
      <w:r w:rsidR="00C77470" w:rsidRPr="006765DC">
        <w:rPr>
          <w:color w:val="0432FF"/>
        </w:rPr>
        <w:t xml:space="preserve"> and sigmoid kernels that based on</w:t>
      </w:r>
      <w:r w:rsidR="00506B36" w:rsidRPr="006765DC">
        <w:rPr>
          <w:color w:val="0432FF"/>
        </w:rPr>
        <w:t xml:space="preserve"> </w:t>
      </w:r>
      <w:r w:rsidR="00C77470" w:rsidRPr="006765DC">
        <w:rPr>
          <w:color w:val="0432FF"/>
        </w:rPr>
        <w:t xml:space="preserve">the </w:t>
      </w:r>
      <w:r w:rsidR="00A14D94" w:rsidRPr="00520805">
        <w:rPr>
          <w:rFonts w:ascii="Courier New" w:hAnsi="Courier New" w:cs="Courier New"/>
          <w:color w:val="0432FF"/>
        </w:rPr>
        <w:t>libSVM</w:t>
      </w:r>
      <w:r w:rsidR="006F005D" w:rsidRPr="006765DC">
        <w:rPr>
          <w:color w:val="0432FF"/>
        </w:rPr>
        <w:fldChar w:fldCharType="begin"/>
      </w:r>
      <w:r w:rsidR="00AA7107" w:rsidRPr="006765DC">
        <w:rPr>
          <w:color w:val="0432FF"/>
        </w:rPr>
        <w:instrText xml:space="preserve"> ADDIN ZOTERO_ITEM CSL_CITATION {"citationID":"qsee37rkn","properties":{"formattedCitation":"{\\rtf \\super 45\\nosupersub{}}","plainCitation":"4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6765DC">
        <w:rPr>
          <w:color w:val="0432FF"/>
        </w:rPr>
        <w:fldChar w:fldCharType="separate"/>
      </w:r>
      <w:r w:rsidR="00AA7107" w:rsidRPr="006765DC">
        <w:rPr>
          <w:rFonts w:ascii="Calibri" w:eastAsia="Times New Roman" w:cs="Times New Roman"/>
          <w:color w:val="0432FF"/>
          <w:vertAlign w:val="superscript"/>
        </w:rPr>
        <w:t>45</w:t>
      </w:r>
      <w:r w:rsidR="006F005D" w:rsidRPr="006765DC">
        <w:rPr>
          <w:color w:val="0432FF"/>
        </w:rPr>
        <w:fldChar w:fldCharType="end"/>
      </w:r>
      <w:r w:rsidR="00A14D94" w:rsidRPr="006765DC">
        <w:rPr>
          <w:color w:val="0432FF"/>
        </w:rPr>
        <w:t xml:space="preserve"> library</w:t>
      </w:r>
      <w:r w:rsidR="006F005D" w:rsidRPr="006765DC">
        <w:rPr>
          <w:color w:val="0432FF"/>
        </w:rPr>
        <w:t xml:space="preserve"> and </w:t>
      </w:r>
      <w:r w:rsidR="00C77470" w:rsidRPr="006765DC">
        <w:rPr>
          <w:color w:val="0432FF"/>
        </w:rPr>
        <w:t xml:space="preserve">the </w:t>
      </w:r>
      <w:r w:rsidR="006F005D" w:rsidRPr="00520805">
        <w:rPr>
          <w:rFonts w:ascii="Courier New" w:hAnsi="Courier New" w:cs="Courier New"/>
          <w:color w:val="0432FF"/>
        </w:rPr>
        <w:t>randomForest</w:t>
      </w:r>
      <w:r w:rsidR="006F005D" w:rsidRPr="006765DC">
        <w:rPr>
          <w:color w:val="0432FF"/>
        </w:rPr>
        <w:t xml:space="preserve"> package</w:t>
      </w:r>
      <w:r w:rsidR="00256C78" w:rsidRPr="006765DC">
        <w:rPr>
          <w:color w:val="0432FF"/>
        </w:rPr>
        <w:fldChar w:fldCharType="begin"/>
      </w:r>
      <w:r w:rsidR="00E80F9B" w:rsidRPr="006765DC">
        <w:rPr>
          <w:color w:val="0432FF"/>
        </w:rPr>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6765DC">
        <w:rPr>
          <w:color w:val="0432FF"/>
        </w:rPr>
        <w:fldChar w:fldCharType="separate"/>
      </w:r>
      <w:r w:rsidR="00E80F9B" w:rsidRPr="006765DC">
        <w:rPr>
          <w:rFonts w:ascii="Calibri" w:eastAsia="Times New Roman" w:cs="Times New Roman"/>
          <w:color w:val="0432FF"/>
          <w:vertAlign w:val="superscript"/>
        </w:rPr>
        <w:t>9</w:t>
      </w:r>
      <w:r w:rsidR="00256C78" w:rsidRPr="006765DC">
        <w:rPr>
          <w:color w:val="0432FF"/>
        </w:rPr>
        <w:fldChar w:fldCharType="end"/>
      </w:r>
      <w:r w:rsidR="006F005D" w:rsidRPr="006765DC">
        <w:rPr>
          <w:color w:val="0432FF"/>
        </w:rPr>
        <w:t xml:space="preserve"> for </w:t>
      </w:r>
      <w:r w:rsidR="00520805">
        <w:rPr>
          <w:color w:val="0432FF"/>
        </w:rPr>
        <w:t xml:space="preserve">the </w:t>
      </w:r>
      <w:r w:rsidR="006F005D" w:rsidRPr="006765DC">
        <w:rPr>
          <w:color w:val="0432FF"/>
        </w:rPr>
        <w:t>random forest algorithm</w:t>
      </w:r>
      <w:r w:rsidR="005E50E4" w:rsidRPr="006765DC">
        <w:rPr>
          <w:color w:val="0432FF"/>
        </w:rPr>
        <w:t>.</w:t>
      </w:r>
      <w:r w:rsidR="00DE68F4" w:rsidRPr="006765DC">
        <w:rPr>
          <w:color w:val="0432FF"/>
        </w:rPr>
        <w:t xml:space="preserve"> </w:t>
      </w:r>
    </w:p>
    <w:p w14:paraId="33223458" w14:textId="77777777" w:rsidR="00351162" w:rsidRPr="006765DC" w:rsidRDefault="00351162" w:rsidP="002B4B63">
      <w:pPr>
        <w:rPr>
          <w:color w:val="0432FF"/>
        </w:rPr>
      </w:pPr>
    </w:p>
    <w:p w14:paraId="71DD60CF" w14:textId="68ED9A3C" w:rsidR="00FB503D" w:rsidRPr="006765DC" w:rsidRDefault="00DE68F4" w:rsidP="002B4B63">
      <w:pPr>
        <w:rPr>
          <w:color w:val="0432FF"/>
        </w:rPr>
      </w:pPr>
      <w:r w:rsidRPr="006765DC">
        <w:rPr>
          <w:color w:val="0432FF"/>
        </w:rPr>
        <w:t>We apply multiple sets of tests; we either try to predict an individual parameter such as growth phase, carbon source, Mg</w:t>
      </w:r>
      <w:r w:rsidRPr="006765DC">
        <w:rPr>
          <w:color w:val="0432FF"/>
          <w:vertAlign w:val="superscript"/>
        </w:rPr>
        <w:t>+2</w:t>
      </w:r>
      <w:r w:rsidRPr="006765DC">
        <w:rPr>
          <w:color w:val="0432FF"/>
        </w:rPr>
        <w:t xml:space="preserve"> concentration or Na</w:t>
      </w:r>
      <w:r w:rsidRPr="006765DC">
        <w:rPr>
          <w:color w:val="0432FF"/>
          <w:vertAlign w:val="superscript"/>
        </w:rPr>
        <w:t>+</w:t>
      </w:r>
      <w:r w:rsidRPr="006765DC">
        <w:rPr>
          <w:color w:val="0432FF"/>
        </w:rPr>
        <w:t xml:space="preserve"> concentration; or we try to predict all multiple conditions at </w:t>
      </w:r>
      <w:r w:rsidR="00351162" w:rsidRPr="006765DC">
        <w:rPr>
          <w:color w:val="0432FF"/>
        </w:rPr>
        <w:t>one single run. We run our pipeline</w:t>
      </w:r>
      <w:r w:rsidRPr="006765DC">
        <w:rPr>
          <w:color w:val="0432FF"/>
        </w:rPr>
        <w:t xml:space="preserve"> on all mRNA, all protein, and combined mRNA</w:t>
      </w:r>
      <w:r w:rsidR="00351162" w:rsidRPr="006765DC">
        <w:rPr>
          <w:color w:val="0432FF"/>
        </w:rPr>
        <w:t>-protein data. We run our pipeline</w:t>
      </w:r>
      <w:r w:rsidRPr="006765DC">
        <w:rPr>
          <w:color w:val="0432FF"/>
        </w:rPr>
        <w:t xml:space="preserve"> on </w:t>
      </w:r>
      <w:r w:rsidR="009323C9" w:rsidRPr="006765DC">
        <w:rPr>
          <w:color w:val="0432FF"/>
        </w:rPr>
        <w:t xml:space="preserve">three distinct phase combinations: 1.) </w:t>
      </w:r>
      <w:r w:rsidRPr="006765DC">
        <w:rPr>
          <w:color w:val="0432FF"/>
        </w:rPr>
        <w:t xml:space="preserve">all phases, </w:t>
      </w:r>
      <w:r w:rsidR="009323C9" w:rsidRPr="006765DC">
        <w:rPr>
          <w:color w:val="0432FF"/>
        </w:rPr>
        <w:t>2.) only on exponential phase and 3.)</w:t>
      </w:r>
      <w:r w:rsidRPr="006765DC">
        <w:rPr>
          <w:color w:val="0432FF"/>
        </w:rPr>
        <w:t xml:space="preserve"> only on stationary phase</w:t>
      </w:r>
      <w:r w:rsidR="00890466" w:rsidRPr="006765DC">
        <w:rPr>
          <w:color w:val="0432FF"/>
        </w:rPr>
        <w:t xml:space="preserve"> </w:t>
      </w:r>
      <w:r w:rsidR="00976B5E" w:rsidRPr="006765DC">
        <w:rPr>
          <w:color w:val="0432FF"/>
          <w:highlight w:val="darkMagenta"/>
        </w:rPr>
        <w:t>(S</w:t>
      </w:r>
      <w:r w:rsidR="00F46B02" w:rsidRPr="006765DC">
        <w:rPr>
          <w:color w:val="0432FF"/>
          <w:highlight w:val="darkMagenta"/>
        </w:rPr>
        <w:t>upplementary Table 1</w:t>
      </w:r>
      <w:r w:rsidR="00890466" w:rsidRPr="006765DC">
        <w:rPr>
          <w:color w:val="0432FF"/>
          <w:highlight w:val="darkMagenta"/>
        </w:rPr>
        <w:t>)</w:t>
      </w:r>
      <w:r w:rsidRPr="006765DC">
        <w:rPr>
          <w:color w:val="0432FF"/>
          <w:highlight w:val="darkMagenta"/>
        </w:rPr>
        <w:t>.</w:t>
      </w:r>
      <w:r w:rsidR="00F46B02" w:rsidRPr="006765DC">
        <w:rPr>
          <w:color w:val="0432FF"/>
        </w:rPr>
        <w:t xml:space="preserve"> </w:t>
      </w:r>
    </w:p>
    <w:p w14:paraId="751BE51E" w14:textId="77777777" w:rsidR="00FB503D" w:rsidRPr="006765DC" w:rsidRDefault="00FB503D" w:rsidP="002B4B63">
      <w:pPr>
        <w:rPr>
          <w:color w:val="0432FF"/>
        </w:rPr>
      </w:pPr>
    </w:p>
    <w:p w14:paraId="42013FF2" w14:textId="71D13D22" w:rsidR="00085507" w:rsidRPr="006765DC" w:rsidRDefault="00F46B02" w:rsidP="002B4B63">
      <w:pPr>
        <w:rPr>
          <w:color w:val="0432FF"/>
        </w:rPr>
      </w:pPr>
      <w:r w:rsidRPr="006765DC">
        <w:rPr>
          <w:color w:val="0432FF"/>
        </w:rPr>
        <w:t xml:space="preserve">We train each four models in training set and make predictions on tune set for all variables that we are tuning </w:t>
      </w:r>
      <w:r w:rsidR="00D37242" w:rsidRPr="006765DC">
        <w:rPr>
          <w:color w:val="0432FF"/>
        </w:rPr>
        <w:t>and for all 10 training and tuning dataset pairs</w:t>
      </w:r>
      <w:r w:rsidR="00596B11" w:rsidRPr="006765DC">
        <w:rPr>
          <w:color w:val="0432FF"/>
        </w:rPr>
        <w:t xml:space="preserve">, we apply a class weight normalization for training of all four models; where class weights are inversely proportional to number of training samples and calculated independently for each training </w:t>
      </w:r>
      <w:r w:rsidR="005F35C7" w:rsidRPr="006765DC">
        <w:rPr>
          <w:color w:val="0432FF"/>
        </w:rPr>
        <w:t>run</w:t>
      </w:r>
      <w:r w:rsidR="00D37242" w:rsidRPr="006765DC">
        <w:rPr>
          <w:color w:val="0432FF"/>
        </w:rPr>
        <w:t xml:space="preserve">. We average the errors </w:t>
      </w:r>
      <w:r w:rsidR="00596B11" w:rsidRPr="006765DC">
        <w:rPr>
          <w:color w:val="0432FF"/>
        </w:rPr>
        <w:t xml:space="preserve">calculated by score metric </w:t>
      </w:r>
      <w:r w:rsidR="00D37242" w:rsidRPr="006765DC">
        <w:rPr>
          <w:color w:val="0432FF"/>
        </w:rPr>
        <w:t xml:space="preserve">over training tuning dataset pairs and obtain an </w:t>
      </w:r>
      <w:r w:rsidR="000717DC" w:rsidRPr="006765DC">
        <w:rPr>
          <w:color w:val="0432FF"/>
        </w:rPr>
        <w:t xml:space="preserve">average </w:t>
      </w:r>
      <w:r w:rsidR="00D37242" w:rsidRPr="006765DC">
        <w:rPr>
          <w:color w:val="0432FF"/>
        </w:rPr>
        <w:t>error value estimate for each algorithm and for each parameter combination.</w:t>
      </w:r>
      <w:r w:rsidR="00146A6C" w:rsidRPr="006765DC">
        <w:rPr>
          <w:color w:val="0432FF"/>
        </w:rPr>
        <w:t xml:space="preserve"> Then we find the winner parameter combination for </w:t>
      </w:r>
      <w:r w:rsidR="000717DC" w:rsidRPr="006765DC">
        <w:rPr>
          <w:color w:val="0432FF"/>
        </w:rPr>
        <w:t>each algorith</w:t>
      </w:r>
      <w:r w:rsidR="004C4324" w:rsidRPr="006765DC">
        <w:rPr>
          <w:color w:val="0432FF"/>
        </w:rPr>
        <w:t xml:space="preserve">m </w:t>
      </w:r>
      <w:r w:rsidR="000717DC" w:rsidRPr="006765DC">
        <w:rPr>
          <w:color w:val="0432FF"/>
        </w:rPr>
        <w:t xml:space="preserve">and label this parameter combination, </w:t>
      </w:r>
      <w:r w:rsidR="000717DC" w:rsidRPr="006765DC">
        <w:rPr>
          <w:color w:val="0432FF"/>
        </w:rPr>
        <w:lastRenderedPageBreak/>
        <w:t>algorithm match as</w:t>
      </w:r>
      <w:r w:rsidR="005F35C7" w:rsidRPr="006765DC">
        <w:rPr>
          <w:color w:val="0432FF"/>
        </w:rPr>
        <w:t xml:space="preserve"> winner algorithm for each of xx</w:t>
      </w:r>
      <w:r w:rsidR="000717DC" w:rsidRPr="006765DC">
        <w:rPr>
          <w:color w:val="0432FF"/>
        </w:rPr>
        <w:t xml:space="preserve"> independent divisions between training&amp;tune, and test data sets.</w:t>
      </w:r>
    </w:p>
    <w:p w14:paraId="44FEFA89" w14:textId="77777777" w:rsidR="00085507" w:rsidRPr="006765DC" w:rsidRDefault="00085507" w:rsidP="002B4B63">
      <w:pPr>
        <w:rPr>
          <w:color w:val="0432FF"/>
        </w:rPr>
      </w:pPr>
    </w:p>
    <w:p w14:paraId="29149862" w14:textId="2D8250BE" w:rsidR="002B4B63" w:rsidRPr="006765DC" w:rsidRDefault="000717DC" w:rsidP="002B4B63">
      <w:pPr>
        <w:rPr>
          <w:color w:val="0432FF"/>
        </w:rPr>
      </w:pPr>
      <w:r w:rsidRPr="006765DC">
        <w:rPr>
          <w:color w:val="0432FF"/>
        </w:rPr>
        <w:t>At the end of</w:t>
      </w:r>
      <w:r w:rsidR="00B664DB" w:rsidRPr="006765DC">
        <w:rPr>
          <w:color w:val="0432FF"/>
        </w:rPr>
        <w:t xml:space="preserve"> all procedure we end up with xx*4=xx</w:t>
      </w:r>
      <w:r w:rsidRPr="006765DC">
        <w:rPr>
          <w:color w:val="0432FF"/>
        </w:rPr>
        <w:t xml:space="preserve"> winner algorithms with their tuning parameters and their average error values.</w:t>
      </w:r>
    </w:p>
    <w:p w14:paraId="22191730" w14:textId="77777777" w:rsidR="00512BEF" w:rsidRPr="006765DC" w:rsidRDefault="00512BEF" w:rsidP="00E41A2F">
      <w:pPr>
        <w:rPr>
          <w:color w:val="0432FF"/>
        </w:rPr>
      </w:pPr>
    </w:p>
    <w:p w14:paraId="31B9930D" w14:textId="4F144843" w:rsidR="00DD4E2A" w:rsidRPr="006765DC" w:rsidRDefault="002D77FB" w:rsidP="002D77FB">
      <w:pPr>
        <w:pStyle w:val="Heading3"/>
        <w:rPr>
          <w:color w:val="0432FF"/>
        </w:rPr>
      </w:pPr>
      <w:r w:rsidRPr="006765DC">
        <w:rPr>
          <w:color w:val="0432FF"/>
        </w:rPr>
        <w:t xml:space="preserve">Calculation of the </w:t>
      </w:r>
      <w:r w:rsidR="00C1017A" w:rsidRPr="006765DC">
        <w:rPr>
          <w:color w:val="0432FF"/>
        </w:rPr>
        <w:t>score metric</w:t>
      </w:r>
    </w:p>
    <w:p w14:paraId="140A1002" w14:textId="02671974" w:rsidR="00C1017A" w:rsidRPr="006765DC" w:rsidRDefault="00C1017A" w:rsidP="008563C5">
      <w:pPr>
        <w:rPr>
          <w:color w:val="0432FF"/>
        </w:rPr>
      </w:pPr>
      <w:r w:rsidRPr="006765DC">
        <w:rPr>
          <w:color w:val="0432FF"/>
        </w:rPr>
        <w:t xml:space="preserve">The metric </w:t>
      </w:r>
      <w:r w:rsidR="005B092A" w:rsidRPr="006765DC">
        <w:rPr>
          <w:color w:val="0432FF"/>
        </w:rPr>
        <w:t>we use is</w:t>
      </w:r>
      <w:r w:rsidR="00016490" w:rsidRPr="006765DC">
        <w:rPr>
          <w:color w:val="0432FF"/>
        </w:rPr>
        <w:t xml:space="preserve"> the</w:t>
      </w:r>
      <w:r w:rsidR="005B092A" w:rsidRPr="006765DC">
        <w:rPr>
          <w:color w:val="0432FF"/>
        </w:rPr>
        <w:t xml:space="preserve"> multi class macro</w:t>
      </w:r>
      <w:r w:rsidR="007D0071" w:rsidRPr="006765DC">
        <w:rPr>
          <w:color w:val="0432FF"/>
        </w:rPr>
        <w:t xml:space="preserve"> F1 score </w:t>
      </w:r>
      <w:r w:rsidR="008434EC" w:rsidRPr="006765DC">
        <w:rPr>
          <w:color w:val="0432FF"/>
        </w:rPr>
        <w:fldChar w:fldCharType="begin"/>
      </w:r>
      <w:r w:rsidR="00AA7107" w:rsidRPr="006765DC">
        <w:rPr>
          <w:color w:val="0432FF"/>
        </w:rPr>
        <w:instrText xml:space="preserve"> ADDIN ZOTERO_ITEM CSL_CITATION {"citationID":"Ksg7mTw4","properties":{"formattedCitation":"{\\rtf \\super 10,43,46\\nosupersub{}}","plainCitation":"10,43,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6765DC">
        <w:rPr>
          <w:color w:val="0432FF"/>
        </w:rPr>
        <w:fldChar w:fldCharType="separate"/>
      </w:r>
      <w:r w:rsidR="00AA7107" w:rsidRPr="006765DC">
        <w:rPr>
          <w:rFonts w:ascii="Calibri" w:eastAsia="Times New Roman" w:cs="Times New Roman"/>
          <w:color w:val="0432FF"/>
          <w:vertAlign w:val="superscript"/>
        </w:rPr>
        <w:t>10,43,46</w:t>
      </w:r>
      <w:r w:rsidR="008434EC" w:rsidRPr="006765DC">
        <w:rPr>
          <w:color w:val="0432FF"/>
        </w:rPr>
        <w:fldChar w:fldCharType="end"/>
      </w:r>
      <w:r w:rsidR="008563C5" w:rsidRPr="006765DC">
        <w:rPr>
          <w:color w:val="0432FF"/>
        </w:rPr>
        <w:t xml:space="preserve"> that normalized </w:t>
      </w:r>
      <w:r w:rsidR="003F6EA0" w:rsidRPr="006765DC">
        <w:rPr>
          <w:color w:val="0432FF"/>
        </w:rPr>
        <w:t xml:space="preserve">F1 scores </w:t>
      </w:r>
      <w:r w:rsidR="008563C5" w:rsidRPr="006765DC">
        <w:rPr>
          <w:color w:val="0432FF"/>
        </w:rPr>
        <w:t>over individual condition</w:t>
      </w:r>
      <w:r w:rsidR="003F6EA0" w:rsidRPr="006765DC">
        <w:rPr>
          <w:color w:val="0432FF"/>
        </w:rPr>
        <w:t>s</w:t>
      </w:r>
      <w:r w:rsidR="008563C5" w:rsidRPr="006765DC">
        <w:rPr>
          <w:color w:val="0432FF"/>
        </w:rPr>
        <w:t>; i.e</w:t>
      </w:r>
      <w:r w:rsidR="008C57D3" w:rsidRPr="006765DC">
        <w:rPr>
          <w:color w:val="0432FF"/>
        </w:rPr>
        <w:t>.</w:t>
      </w:r>
      <w:r w:rsidR="008563C5" w:rsidRPr="006765DC">
        <w:rPr>
          <w:color w:val="0432FF"/>
        </w:rPr>
        <w:t xml:space="preserve"> each condition </w:t>
      </w:r>
      <w:r w:rsidR="00777F7A" w:rsidRPr="006765DC">
        <w:rPr>
          <w:color w:val="0432FF"/>
        </w:rPr>
        <w:t>has</w:t>
      </w:r>
      <w:r w:rsidR="008563C5" w:rsidRPr="006765DC">
        <w:rPr>
          <w:color w:val="0432FF"/>
        </w:rPr>
        <w:t xml:space="preserve"> equal weight instead of each sample.</w:t>
      </w:r>
      <w:r w:rsidR="004274BA" w:rsidRPr="006765DC">
        <w:rPr>
          <w:color w:val="0432FF"/>
        </w:rPr>
        <w:t xml:space="preserve"> Out of two distinct macro F1 score calculation methods in the literature</w:t>
      </w:r>
    </w:p>
    <w:p w14:paraId="32419A49" w14:textId="5282867C" w:rsidR="003C5C57" w:rsidRPr="006765DC" w:rsidRDefault="00620514" w:rsidP="003C5C57">
      <w:pPr>
        <w:numPr>
          <w:ilvl w:val="0"/>
          <w:numId w:val="9"/>
        </w:numPr>
        <w:shd w:val="clear" w:color="auto" w:fill="FFFFFF"/>
        <w:spacing w:before="100" w:beforeAutospacing="1" w:after="240"/>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Mean</m:t>
        </m:r>
        <m:d>
          <m:dPr>
            <m:begChr m:val="["/>
            <m:endChr m:val="]"/>
            <m:ctrlPr>
              <w:rPr>
                <w:rFonts w:ascii="Cambria Math" w:eastAsia="Times New Roman" w:hAnsi="Cambria Math" w:cs="Arial"/>
                <w:i/>
                <w:color w:val="0432FF"/>
                <w:sz w:val="19"/>
                <w:szCs w:val="19"/>
              </w:rPr>
            </m:ctrlPr>
          </m:dPr>
          <m:e>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e>
        </m:d>
      </m:oMath>
      <w:r w:rsidR="00627009" w:rsidRPr="006765DC">
        <w:rPr>
          <w:rFonts w:ascii="Arial" w:eastAsia="Times New Roman" w:hAnsi="Arial" w:cs="Arial"/>
          <w:color w:val="0432FF"/>
          <w:sz w:val="19"/>
          <w:szCs w:val="19"/>
        </w:rPr>
        <w:t xml:space="preserve">   ; </w:t>
      </w:r>
      <w:r w:rsidR="003C5C57" w:rsidRPr="006765DC">
        <w:rPr>
          <w:rFonts w:ascii="Arial" w:eastAsia="Times New Roman" w:hAnsi="Arial" w:cs="Arial"/>
          <w:color w:val="0432FF"/>
          <w:sz w:val="19"/>
          <w:szCs w:val="19"/>
        </w:rPr>
        <w:t xml:space="preserve">where </w:t>
      </w: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den>
        </m:f>
      </m:oMath>
      <w:r w:rsidR="00627009"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AA7107" w:rsidRPr="006765DC">
        <w:rPr>
          <w:rFonts w:ascii="Arial" w:eastAsia="Times New Roman" w:hAnsi="Arial" w:cs="Arial"/>
          <w:color w:val="0432FF"/>
          <w:sz w:val="19"/>
          <w:szCs w:val="19"/>
        </w:rPr>
        <w:instrText xml:space="preserve"> ADDIN ZOTERO_ITEM CSL_CITATION {"citationID":"1ap6va2hfv","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AA7107" w:rsidRPr="006765DC">
        <w:rPr>
          <w:rFonts w:ascii="Arial" w:eastAsia="Times New Roman" w:hAnsi="Arial" w:cs="Arial"/>
          <w:color w:val="0432FF"/>
          <w:sz w:val="19"/>
          <w:vertAlign w:val="superscript"/>
        </w:rPr>
        <w:t>43</w:t>
      </w:r>
      <w:r w:rsidR="00E52998" w:rsidRPr="006765DC">
        <w:rPr>
          <w:rFonts w:ascii="Arial" w:eastAsia="Times New Roman" w:hAnsi="Arial" w:cs="Arial"/>
          <w:color w:val="0432FF"/>
          <w:sz w:val="19"/>
          <w:szCs w:val="19"/>
        </w:rPr>
        <w:fldChar w:fldCharType="end"/>
      </w:r>
    </w:p>
    <w:p w14:paraId="19C8BC23" w14:textId="1456C923" w:rsidR="003C5C57" w:rsidRPr="006765DC" w:rsidRDefault="00620514" w:rsidP="003C5C57">
      <w:pPr>
        <w:numPr>
          <w:ilvl w:val="0"/>
          <w:numId w:val="9"/>
        </w:numPr>
        <w:shd w:val="clear" w:color="auto" w:fill="FFFFFF"/>
        <w:spacing w:before="100" w:beforeAutospacing="1" w:after="100" w:afterAutospacing="1"/>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e>
            </m:d>
          </m:den>
        </m:f>
        <m:r>
          <w:rPr>
            <w:rFonts w:ascii="Cambria Math" w:eastAsia="Times New Roman" w:hAnsi="Cambria Math" w:cs="Arial"/>
            <w:color w:val="0432FF"/>
            <w:sz w:val="19"/>
            <w:szCs w:val="19"/>
          </w:rPr>
          <m:t xml:space="preserve"> </m:t>
        </m:r>
      </m:oMath>
      <w:r w:rsidR="00E52998"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E80F9B" w:rsidRPr="006765DC">
        <w:rPr>
          <w:rFonts w:ascii="Arial" w:eastAsia="Times New Roman" w:hAnsi="Arial" w:cs="Arial"/>
          <w:color w:val="0432FF"/>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E80F9B" w:rsidRPr="006765DC">
        <w:rPr>
          <w:rFonts w:ascii="Arial" w:eastAsia="Times New Roman" w:hAnsi="Arial" w:cs="Arial"/>
          <w:color w:val="0432FF"/>
          <w:sz w:val="19"/>
          <w:vertAlign w:val="superscript"/>
        </w:rPr>
        <w:t>10</w:t>
      </w:r>
      <w:r w:rsidR="00E52998" w:rsidRPr="006765DC">
        <w:rPr>
          <w:rFonts w:ascii="Arial" w:eastAsia="Times New Roman" w:hAnsi="Arial" w:cs="Arial"/>
          <w:color w:val="0432FF"/>
          <w:sz w:val="19"/>
          <w:szCs w:val="19"/>
        </w:rPr>
        <w:fldChar w:fldCharType="end"/>
      </w:r>
    </w:p>
    <w:p w14:paraId="558C9DE8" w14:textId="52FBFC2F" w:rsidR="00E52998" w:rsidRPr="006765DC" w:rsidRDefault="00311774" w:rsidP="003F6EA0">
      <w:pPr>
        <w:rPr>
          <w:color w:val="0432FF"/>
        </w:rPr>
      </w:pPr>
      <w:r w:rsidRPr="006765DC">
        <w:rPr>
          <w:color w:val="0432FF"/>
        </w:rPr>
        <w:t>w</w:t>
      </w:r>
      <w:r w:rsidR="00E52998" w:rsidRPr="006765DC">
        <w:rPr>
          <w:color w:val="0432FF"/>
        </w:rPr>
        <w:t>e picked the first one.</w:t>
      </w:r>
    </w:p>
    <w:p w14:paraId="7320301A" w14:textId="4A7ABF06" w:rsidR="00460421" w:rsidRPr="006765DC" w:rsidRDefault="00460421" w:rsidP="00315216">
      <w:pPr>
        <w:rPr>
          <w:color w:val="0432FF"/>
        </w:rPr>
      </w:pPr>
    </w:p>
    <w:p w14:paraId="61BB309B" w14:textId="1277217F" w:rsidR="005346B9" w:rsidRPr="006765DC" w:rsidRDefault="005346B9" w:rsidP="005346B9">
      <w:pPr>
        <w:pStyle w:val="Heading3"/>
        <w:rPr>
          <w:color w:val="0432FF"/>
        </w:rPr>
      </w:pPr>
      <w:r w:rsidRPr="006765DC">
        <w:rPr>
          <w:color w:val="0432FF"/>
        </w:rPr>
        <w:t>Statistical analysis and data availability</w:t>
      </w:r>
    </w:p>
    <w:p w14:paraId="13885A74" w14:textId="77777777" w:rsidR="00B664DB" w:rsidRPr="006765DC" w:rsidRDefault="00B664DB" w:rsidP="00B664DB">
      <w:pPr>
        <w:rPr>
          <w:color w:val="0432FF"/>
        </w:rPr>
      </w:pPr>
      <w:r w:rsidRPr="006765DC">
        <w:rPr>
          <w:color w:val="0432FF"/>
        </w:rPr>
        <w:t xml:space="preserve">All statistical analyses were performed in R. All processed data and analysis scripts are available on github: </w:t>
      </w:r>
      <w:hyperlink r:id="rId11" w:history="1">
        <w:r w:rsidRPr="006765DC">
          <w:rPr>
            <w:rStyle w:val="Hyperlink"/>
            <w:color w:val="0432FF"/>
          </w:rPr>
          <w:t>https://github.com/umutcaglar/ecoli_multiple_growth_conditions</w:t>
        </w:r>
      </w:hyperlink>
    </w:p>
    <w:p w14:paraId="654490E2" w14:textId="053B550C" w:rsidR="005346B9" w:rsidRPr="006765DC" w:rsidRDefault="00B664DB" w:rsidP="00315216">
      <w:pPr>
        <w:rPr>
          <w:color w:val="0432FF"/>
        </w:rPr>
      </w:pPr>
      <w:r w:rsidRPr="006765DC">
        <w:rPr>
          <w:color w:val="0432FF"/>
        </w:rPr>
        <w:t>Raw Illumina read data and processed files of read counts per gene and normalized expression levels per gene have been deposited in the NCBI GEO database</w:t>
      </w:r>
      <w:r w:rsidRPr="006765DC">
        <w:rPr>
          <w:color w:val="0432FF"/>
        </w:rPr>
        <w:fldChar w:fldCharType="begin"/>
      </w:r>
      <w:r w:rsidR="00AA7107" w:rsidRPr="006765DC">
        <w:rPr>
          <w:color w:val="0432FF"/>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7</w:t>
      </w:r>
      <w:r w:rsidRPr="006765DC">
        <w:rPr>
          <w:color w:val="0432FF"/>
        </w:rPr>
        <w:fldChar w:fldCharType="end"/>
      </w:r>
      <w:r w:rsidRPr="006765DC">
        <w:rPr>
          <w:color w:val="0432FF"/>
        </w:rPr>
        <w:t xml:space="preserve">  (accession GSE67402 for the glucose time-course previously published</w:t>
      </w:r>
      <w:r w:rsidRPr="006765DC">
        <w:rPr>
          <w:color w:val="0432FF"/>
        </w:rPr>
        <w:fldChar w:fldCharType="begin"/>
      </w:r>
      <w:r w:rsidR="00B637E0" w:rsidRPr="006765DC">
        <w:rPr>
          <w:color w:val="0432FF"/>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GSE94117 for all other experiments). The mass spectrometry proteomics data have been deposited to the ProteomeXchange Consortium via the PRIDE partner repository</w:t>
      </w:r>
      <w:r w:rsidRPr="006765DC">
        <w:rPr>
          <w:color w:val="0432FF"/>
        </w:rPr>
        <w:fldChar w:fldCharType="begin"/>
      </w:r>
      <w:r w:rsidR="00AA7107" w:rsidRPr="006765DC">
        <w:rPr>
          <w:color w:val="0432FF"/>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8</w:t>
      </w:r>
      <w:r w:rsidRPr="006765DC">
        <w:rPr>
          <w:color w:val="0432FF"/>
        </w:rPr>
        <w:fldChar w:fldCharType="end"/>
      </w:r>
      <w:r w:rsidRPr="006765DC">
        <w:rPr>
          <w:color w:val="0432FF"/>
        </w:rPr>
        <w:t xml:space="preserve"> (accession PXD002140 for the glucose time-course previously published</w:t>
      </w:r>
      <w:r w:rsidRPr="006765DC">
        <w:rPr>
          <w:color w:val="0432FF"/>
        </w:rPr>
        <w:fldChar w:fldCharType="begin"/>
      </w:r>
      <w:r w:rsidR="00B637E0" w:rsidRPr="006765DC">
        <w:rPr>
          <w:color w:val="0432FF"/>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PXD005721 for all other experiment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FE70FCC" w14:textId="77777777" w:rsidR="00AA7107" w:rsidRPr="00AA7107" w:rsidRDefault="000717DC" w:rsidP="00AA7107">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AA7107" w:rsidRPr="00AA7107">
        <w:rPr>
          <w:rFonts w:ascii="Calibri"/>
        </w:rPr>
        <w:t>1.</w:t>
      </w:r>
      <w:r w:rsidR="00AA7107" w:rsidRPr="00AA7107">
        <w:rPr>
          <w:rFonts w:ascii="Calibri"/>
        </w:rPr>
        <w:tab/>
        <w:t xml:space="preserve">Kim, M., Rai, N., Zorraquino, V. &amp; Tagkopoulos, I. Multi-omics integration accurately predicts cellular state in unexplored conditions for Escherichia coli. </w:t>
      </w:r>
      <w:r w:rsidR="00AA7107" w:rsidRPr="00AA7107">
        <w:rPr>
          <w:rFonts w:ascii="Calibri"/>
          <w:i/>
          <w:iCs/>
        </w:rPr>
        <w:t>Nat. Commun.</w:t>
      </w:r>
      <w:r w:rsidR="00AA7107" w:rsidRPr="00AA7107">
        <w:rPr>
          <w:rFonts w:ascii="Calibri"/>
        </w:rPr>
        <w:t xml:space="preserve"> </w:t>
      </w:r>
      <w:r w:rsidR="00AA7107" w:rsidRPr="00AA7107">
        <w:rPr>
          <w:rFonts w:ascii="Calibri"/>
          <w:b/>
          <w:bCs/>
        </w:rPr>
        <w:t>7,</w:t>
      </w:r>
      <w:r w:rsidR="00AA7107" w:rsidRPr="00AA7107">
        <w:rPr>
          <w:rFonts w:ascii="Calibri"/>
        </w:rPr>
        <w:t xml:space="preserve"> (2016).</w:t>
      </w:r>
    </w:p>
    <w:p w14:paraId="3E55ED8F" w14:textId="77777777" w:rsidR="00AA7107" w:rsidRPr="00AA7107" w:rsidRDefault="00AA7107" w:rsidP="00AA7107">
      <w:pPr>
        <w:pStyle w:val="Bibliography"/>
        <w:rPr>
          <w:rFonts w:ascii="Calibri"/>
        </w:rPr>
      </w:pPr>
      <w:r w:rsidRPr="00AA7107">
        <w:rPr>
          <w:rFonts w:ascii="Calibri"/>
        </w:rPr>
        <w:t>2.</w:t>
      </w:r>
      <w:r w:rsidRPr="00AA7107">
        <w:rPr>
          <w:rFonts w:ascii="Calibri"/>
        </w:rPr>
        <w:tab/>
        <w:t xml:space="preserve">Leek, J. T. </w:t>
      </w:r>
      <w:r w:rsidRPr="00AA7107">
        <w:rPr>
          <w:rFonts w:ascii="Calibri"/>
          <w:i/>
          <w:iCs/>
        </w:rPr>
        <w:t>et al.</w:t>
      </w:r>
      <w:r w:rsidRPr="00AA7107">
        <w:rPr>
          <w:rFonts w:ascii="Calibri"/>
        </w:rPr>
        <w:t xml:space="preserve"> Tackling the widespread and critical impact of batch effects in high-throughput data. </w:t>
      </w:r>
      <w:r w:rsidRPr="00AA7107">
        <w:rPr>
          <w:rFonts w:ascii="Calibri"/>
          <w:i/>
          <w:iCs/>
        </w:rPr>
        <w:t>Nat. Rev. Genet.</w:t>
      </w:r>
      <w:r w:rsidRPr="00AA7107">
        <w:rPr>
          <w:rFonts w:ascii="Calibri"/>
        </w:rPr>
        <w:t xml:space="preserve"> </w:t>
      </w:r>
      <w:r w:rsidRPr="00AA7107">
        <w:rPr>
          <w:rFonts w:ascii="Calibri"/>
          <w:b/>
          <w:bCs/>
        </w:rPr>
        <w:t>11,</w:t>
      </w:r>
      <w:r w:rsidRPr="00AA7107">
        <w:rPr>
          <w:rFonts w:ascii="Calibri"/>
        </w:rPr>
        <w:t xml:space="preserve"> (2010).</w:t>
      </w:r>
    </w:p>
    <w:p w14:paraId="018768BC" w14:textId="77777777" w:rsidR="00AA7107" w:rsidRPr="00AA7107" w:rsidRDefault="00AA7107" w:rsidP="00AA7107">
      <w:pPr>
        <w:pStyle w:val="Bibliography"/>
        <w:rPr>
          <w:rFonts w:ascii="Calibri"/>
        </w:rPr>
      </w:pPr>
      <w:r w:rsidRPr="00AA7107">
        <w:rPr>
          <w:rFonts w:ascii="Calibri"/>
        </w:rPr>
        <w:t>3.</w:t>
      </w:r>
      <w:r w:rsidRPr="00AA7107">
        <w:rPr>
          <w:rFonts w:ascii="Calibri"/>
        </w:rPr>
        <w:tab/>
        <w:t xml:space="preserve">Scharpf, R. B. </w:t>
      </w:r>
      <w:r w:rsidRPr="00AA7107">
        <w:rPr>
          <w:rFonts w:ascii="Calibri"/>
          <w:i/>
          <w:iCs/>
        </w:rPr>
        <w:t>et al.</w:t>
      </w:r>
      <w:r w:rsidRPr="00AA7107">
        <w:rPr>
          <w:rFonts w:ascii="Calibri"/>
        </w:rPr>
        <w:t xml:space="preserve"> A multilevel model to address batch effects in copy number estimation using SNP arrays. </w:t>
      </w:r>
      <w:r w:rsidRPr="00AA7107">
        <w:rPr>
          <w:rFonts w:ascii="Calibri"/>
          <w:i/>
          <w:iCs/>
        </w:rPr>
        <w:t>Biostat. Oxf. Engl.</w:t>
      </w:r>
      <w:r w:rsidRPr="00AA7107">
        <w:rPr>
          <w:rFonts w:ascii="Calibri"/>
        </w:rPr>
        <w:t xml:space="preserve"> </w:t>
      </w:r>
      <w:r w:rsidRPr="00AA7107">
        <w:rPr>
          <w:rFonts w:ascii="Calibri"/>
          <w:b/>
          <w:bCs/>
        </w:rPr>
        <w:t>12,</w:t>
      </w:r>
      <w:r w:rsidRPr="00AA7107">
        <w:rPr>
          <w:rFonts w:ascii="Calibri"/>
        </w:rPr>
        <w:t xml:space="preserve"> 33–50 (2011).</w:t>
      </w:r>
    </w:p>
    <w:p w14:paraId="42C9A959" w14:textId="77777777" w:rsidR="00AA7107" w:rsidRPr="00AA7107" w:rsidRDefault="00AA7107" w:rsidP="00AA7107">
      <w:pPr>
        <w:pStyle w:val="Bibliography"/>
        <w:rPr>
          <w:rFonts w:ascii="Calibri"/>
        </w:rPr>
      </w:pPr>
      <w:r w:rsidRPr="00AA7107">
        <w:rPr>
          <w:rFonts w:ascii="Calibri"/>
        </w:rPr>
        <w:t>4.</w:t>
      </w:r>
      <w:r w:rsidRPr="00AA7107">
        <w:rPr>
          <w:rFonts w:ascii="Calibri"/>
        </w:rPr>
        <w:tab/>
        <w:t xml:space="preserve">Brandes, A. </w:t>
      </w:r>
      <w:r w:rsidRPr="00AA7107">
        <w:rPr>
          <w:rFonts w:ascii="Calibri"/>
          <w:i/>
          <w:iCs/>
        </w:rPr>
        <w:t>et al.</w:t>
      </w:r>
      <w:r w:rsidRPr="00AA7107">
        <w:rPr>
          <w:rFonts w:ascii="Calibri"/>
        </w:rPr>
        <w:t xml:space="preserve"> Inferring Carbon Sources from Gene Expression Profiles Using Metabolic Flux Models. </w:t>
      </w:r>
      <w:r w:rsidRPr="00AA7107">
        <w:rPr>
          <w:rFonts w:ascii="Calibri"/>
          <w:i/>
          <w:iCs/>
        </w:rPr>
        <w:t>PLOS ONE</w:t>
      </w:r>
      <w:r w:rsidRPr="00AA7107">
        <w:rPr>
          <w:rFonts w:ascii="Calibri"/>
        </w:rPr>
        <w:t xml:space="preserve"> </w:t>
      </w:r>
      <w:r w:rsidRPr="00AA7107">
        <w:rPr>
          <w:rFonts w:ascii="Calibri"/>
          <w:b/>
          <w:bCs/>
        </w:rPr>
        <w:t>7,</w:t>
      </w:r>
      <w:r w:rsidRPr="00AA7107">
        <w:rPr>
          <w:rFonts w:ascii="Calibri"/>
        </w:rPr>
        <w:t xml:space="preserve"> e36947 (2012).</w:t>
      </w:r>
    </w:p>
    <w:p w14:paraId="4D7285E3" w14:textId="77777777" w:rsidR="00AA7107" w:rsidRPr="00AA7107" w:rsidRDefault="00AA7107" w:rsidP="00AA7107">
      <w:pPr>
        <w:pStyle w:val="Bibliography"/>
        <w:rPr>
          <w:rFonts w:ascii="Calibri"/>
        </w:rPr>
      </w:pPr>
      <w:r w:rsidRPr="00AA7107">
        <w:rPr>
          <w:rFonts w:ascii="Calibri"/>
        </w:rPr>
        <w:lastRenderedPageBreak/>
        <w:t>5.</w:t>
      </w:r>
      <w:r w:rsidRPr="00AA7107">
        <w:rPr>
          <w:rFonts w:ascii="Calibri"/>
        </w:rPr>
        <w:tab/>
        <w:t xml:space="preserve">Sridhara, V. </w:t>
      </w:r>
      <w:r w:rsidRPr="00AA7107">
        <w:rPr>
          <w:rFonts w:ascii="Calibri"/>
          <w:i/>
          <w:iCs/>
        </w:rPr>
        <w:t>et al.</w:t>
      </w:r>
      <w:r w:rsidRPr="00AA7107">
        <w:rPr>
          <w:rFonts w:ascii="Calibri"/>
        </w:rPr>
        <w:t xml:space="preserve"> Predicting Growth Conditions from Internal Metabolic Fluxes in an In-Silico Model of E. coli. </w:t>
      </w:r>
      <w:r w:rsidRPr="00AA7107">
        <w:rPr>
          <w:rFonts w:ascii="Calibri"/>
          <w:i/>
          <w:iCs/>
        </w:rPr>
        <w:t>PLOS ONE</w:t>
      </w:r>
      <w:r w:rsidRPr="00AA7107">
        <w:rPr>
          <w:rFonts w:ascii="Calibri"/>
        </w:rPr>
        <w:t xml:space="preserve"> </w:t>
      </w:r>
      <w:r w:rsidRPr="00AA7107">
        <w:rPr>
          <w:rFonts w:ascii="Calibri"/>
          <w:b/>
          <w:bCs/>
        </w:rPr>
        <w:t>9,</w:t>
      </w:r>
      <w:r w:rsidRPr="00AA7107">
        <w:rPr>
          <w:rFonts w:ascii="Calibri"/>
        </w:rPr>
        <w:t xml:space="preserve"> e114608 (2014).</w:t>
      </w:r>
    </w:p>
    <w:p w14:paraId="3D873081" w14:textId="77777777" w:rsidR="00AA7107" w:rsidRPr="00AA7107" w:rsidRDefault="00AA7107" w:rsidP="00AA7107">
      <w:pPr>
        <w:pStyle w:val="Bibliography"/>
        <w:rPr>
          <w:rFonts w:ascii="Calibri"/>
        </w:rPr>
      </w:pPr>
      <w:r w:rsidRPr="00AA7107">
        <w:rPr>
          <w:rFonts w:ascii="Calibri"/>
        </w:rPr>
        <w:t>6.</w:t>
      </w:r>
      <w:r w:rsidRPr="00AA7107">
        <w:rPr>
          <w:rFonts w:ascii="Calibri"/>
        </w:rPr>
        <w:tab/>
        <w:t xml:space="preserve">Caglar, M. U. </w:t>
      </w:r>
      <w:r w:rsidRPr="00AA7107">
        <w:rPr>
          <w:rFonts w:ascii="Calibri"/>
          <w:i/>
          <w:iCs/>
        </w:rPr>
        <w:t>et al.</w:t>
      </w:r>
      <w:r w:rsidRPr="00AA7107">
        <w:rPr>
          <w:rFonts w:ascii="Calibri"/>
        </w:rPr>
        <w:t xml:space="preserve"> The E. coli molecular phenotype under different growth conditions. </w:t>
      </w:r>
      <w:r w:rsidRPr="00AA7107">
        <w:rPr>
          <w:rFonts w:ascii="Calibri"/>
          <w:i/>
          <w:iCs/>
        </w:rPr>
        <w:t>Sci. Rep.</w:t>
      </w:r>
      <w:r w:rsidRPr="00AA7107">
        <w:rPr>
          <w:rFonts w:ascii="Calibri"/>
        </w:rPr>
        <w:t xml:space="preserve"> </w:t>
      </w:r>
      <w:r w:rsidRPr="00AA7107">
        <w:rPr>
          <w:rFonts w:ascii="Calibri"/>
          <w:b/>
          <w:bCs/>
        </w:rPr>
        <w:t>7,</w:t>
      </w:r>
      <w:r w:rsidRPr="00AA7107">
        <w:rPr>
          <w:rFonts w:ascii="Calibri"/>
        </w:rPr>
        <w:t xml:space="preserve"> 45303 (2017).</w:t>
      </w:r>
    </w:p>
    <w:p w14:paraId="065C92F1" w14:textId="77777777" w:rsidR="00AA7107" w:rsidRPr="00AA7107" w:rsidRDefault="00AA7107" w:rsidP="00AA7107">
      <w:pPr>
        <w:pStyle w:val="Bibliography"/>
        <w:rPr>
          <w:rFonts w:ascii="Calibri"/>
        </w:rPr>
      </w:pPr>
      <w:r w:rsidRPr="00AA7107">
        <w:rPr>
          <w:rFonts w:ascii="Calibri"/>
        </w:rPr>
        <w:t>7.</w:t>
      </w:r>
      <w:r w:rsidRPr="00AA7107">
        <w:rPr>
          <w:rFonts w:ascii="Calibri"/>
        </w:rPr>
        <w:tab/>
        <w:t xml:space="preserve">Houser, J. R. </w:t>
      </w:r>
      <w:r w:rsidRPr="00AA7107">
        <w:rPr>
          <w:rFonts w:ascii="Calibri"/>
          <w:i/>
          <w:iCs/>
        </w:rPr>
        <w:t>et al.</w:t>
      </w:r>
      <w:r w:rsidRPr="00AA7107">
        <w:rPr>
          <w:rFonts w:ascii="Calibri"/>
        </w:rPr>
        <w:t xml:space="preserve"> Controlled Measurement and Comparative Analysis of Cellular Components in E . coli Reveals Broad Regulatory Changes in Response to Glucose Starvation. </w:t>
      </w:r>
      <w:r w:rsidRPr="00AA7107">
        <w:rPr>
          <w:rFonts w:ascii="Calibri"/>
          <w:i/>
          <w:iCs/>
        </w:rPr>
        <w:t>PLOS Comput Biol</w:t>
      </w:r>
      <w:r w:rsidRPr="00AA7107">
        <w:rPr>
          <w:rFonts w:ascii="Calibri"/>
        </w:rPr>
        <w:t xml:space="preserve"> </w:t>
      </w:r>
      <w:r w:rsidRPr="00AA7107">
        <w:rPr>
          <w:rFonts w:ascii="Calibri"/>
          <w:b/>
          <w:bCs/>
        </w:rPr>
        <w:t>11,</w:t>
      </w:r>
      <w:r w:rsidRPr="00AA7107">
        <w:rPr>
          <w:rFonts w:ascii="Calibri"/>
        </w:rPr>
        <w:t xml:space="preserve"> e1004400 (2015).</w:t>
      </w:r>
    </w:p>
    <w:p w14:paraId="287DE55E" w14:textId="77777777" w:rsidR="00AA7107" w:rsidRPr="00AA7107" w:rsidRDefault="00AA7107" w:rsidP="00AA7107">
      <w:pPr>
        <w:pStyle w:val="Bibliography"/>
        <w:rPr>
          <w:rFonts w:ascii="Calibri"/>
        </w:rPr>
      </w:pPr>
      <w:r w:rsidRPr="00AA7107">
        <w:rPr>
          <w:rFonts w:ascii="Calibri"/>
        </w:rPr>
        <w:t>8.</w:t>
      </w:r>
      <w:r w:rsidRPr="00AA7107">
        <w:rPr>
          <w:rFonts w:ascii="Calibri"/>
        </w:rPr>
        <w:tab/>
        <w:t xml:space="preserve">Meyer, D. &amp; Wien, T. U. </w:t>
      </w:r>
      <w:r w:rsidRPr="00AA7107">
        <w:rPr>
          <w:rFonts w:ascii="Calibri"/>
          <w:i/>
          <w:iCs/>
        </w:rPr>
        <w:t>Support Vector Machines. The Interface to libsvm in package e1071. Online-Documentation of the package e1071 for "R</w:t>
      </w:r>
      <w:r w:rsidRPr="00AA7107">
        <w:rPr>
          <w:rFonts w:ascii="Calibri"/>
        </w:rPr>
        <w:t>. (2001).</w:t>
      </w:r>
    </w:p>
    <w:p w14:paraId="00D51B5F" w14:textId="77777777" w:rsidR="00AA7107" w:rsidRPr="00AA7107" w:rsidRDefault="00AA7107" w:rsidP="00AA7107">
      <w:pPr>
        <w:pStyle w:val="Bibliography"/>
        <w:rPr>
          <w:rFonts w:ascii="Calibri"/>
        </w:rPr>
      </w:pPr>
      <w:r w:rsidRPr="00AA7107">
        <w:rPr>
          <w:rFonts w:ascii="Calibri"/>
        </w:rPr>
        <w:t>9.</w:t>
      </w:r>
      <w:r w:rsidRPr="00AA7107">
        <w:rPr>
          <w:rFonts w:ascii="Calibri"/>
        </w:rPr>
        <w:tab/>
        <w:t xml:space="preserve">Liaw, A. &amp; Wiener, M. Classification and Regression by randomForest. </w:t>
      </w:r>
      <w:r w:rsidRPr="00AA7107">
        <w:rPr>
          <w:rFonts w:ascii="Calibri"/>
          <w:i/>
          <w:iCs/>
        </w:rPr>
        <w:t>R News</w:t>
      </w:r>
      <w:r w:rsidRPr="00AA7107">
        <w:rPr>
          <w:rFonts w:ascii="Calibri"/>
        </w:rPr>
        <w:t xml:space="preserve"> </w:t>
      </w:r>
      <w:r w:rsidRPr="00AA7107">
        <w:rPr>
          <w:rFonts w:ascii="Calibri"/>
          <w:b/>
          <w:bCs/>
        </w:rPr>
        <w:t>2,</w:t>
      </w:r>
      <w:r w:rsidRPr="00AA7107">
        <w:rPr>
          <w:rFonts w:ascii="Calibri"/>
        </w:rPr>
        <w:t xml:space="preserve"> 18–22 (2002).</w:t>
      </w:r>
    </w:p>
    <w:p w14:paraId="0A87C549" w14:textId="77777777" w:rsidR="00AA7107" w:rsidRPr="00AA7107" w:rsidRDefault="00AA7107" w:rsidP="00AA7107">
      <w:pPr>
        <w:pStyle w:val="Bibliography"/>
        <w:rPr>
          <w:rFonts w:ascii="Calibri"/>
        </w:rPr>
      </w:pPr>
      <w:r w:rsidRPr="00AA7107">
        <w:rPr>
          <w:rFonts w:ascii="Calibri"/>
        </w:rPr>
        <w:t>10.</w:t>
      </w:r>
      <w:r w:rsidRPr="00AA7107">
        <w:rPr>
          <w:rFonts w:ascii="Calibri"/>
        </w:rPr>
        <w:tab/>
        <w:t xml:space="preserve">Sokolova, M. &amp; Lapalme, G. A systematic analysis of performance measures for classification tasks. </w:t>
      </w:r>
      <w:r w:rsidRPr="00AA7107">
        <w:rPr>
          <w:rFonts w:ascii="Calibri"/>
          <w:i/>
          <w:iCs/>
        </w:rPr>
        <w:t>Inf. Process. Manag.</w:t>
      </w:r>
      <w:r w:rsidRPr="00AA7107">
        <w:rPr>
          <w:rFonts w:ascii="Calibri"/>
        </w:rPr>
        <w:t xml:space="preserve"> </w:t>
      </w:r>
      <w:r w:rsidRPr="00AA7107">
        <w:rPr>
          <w:rFonts w:ascii="Calibri"/>
          <w:b/>
          <w:bCs/>
        </w:rPr>
        <w:t>45,</w:t>
      </w:r>
      <w:r w:rsidRPr="00AA7107">
        <w:rPr>
          <w:rFonts w:ascii="Calibri"/>
        </w:rPr>
        <w:t xml:space="preserve"> 427–437 (2009).</w:t>
      </w:r>
    </w:p>
    <w:p w14:paraId="15A836B9" w14:textId="77777777" w:rsidR="00AA7107" w:rsidRPr="00AA7107" w:rsidRDefault="00AA7107" w:rsidP="00AA7107">
      <w:pPr>
        <w:pStyle w:val="Bibliography"/>
        <w:rPr>
          <w:rFonts w:ascii="Calibri"/>
        </w:rPr>
      </w:pPr>
      <w:r w:rsidRPr="00AA7107">
        <w:rPr>
          <w:rFonts w:ascii="Calibri"/>
        </w:rPr>
        <w:t>11.</w:t>
      </w:r>
      <w:r w:rsidRPr="00AA7107">
        <w:rPr>
          <w:rFonts w:ascii="Calibri"/>
        </w:rPr>
        <w:tab/>
        <w:t xml:space="preserve">Love, M. I., Huber, W. &amp; Anders, S. Moderated estimation of fold change and dispersion for RNA-seq data with DESeq2. </w:t>
      </w:r>
      <w:r w:rsidRPr="00AA7107">
        <w:rPr>
          <w:rFonts w:ascii="Calibri"/>
          <w:i/>
          <w:iCs/>
        </w:rPr>
        <w:t>Genome Biol.</w:t>
      </w:r>
      <w:r w:rsidRPr="00AA7107">
        <w:rPr>
          <w:rFonts w:ascii="Calibri"/>
        </w:rPr>
        <w:t xml:space="preserve"> </w:t>
      </w:r>
      <w:r w:rsidRPr="00AA7107">
        <w:rPr>
          <w:rFonts w:ascii="Calibri"/>
          <w:b/>
          <w:bCs/>
        </w:rPr>
        <w:t>15,</w:t>
      </w:r>
      <w:r w:rsidRPr="00AA7107">
        <w:rPr>
          <w:rFonts w:ascii="Calibri"/>
        </w:rPr>
        <w:t xml:space="preserve"> 550 (2014).</w:t>
      </w:r>
    </w:p>
    <w:p w14:paraId="714814D5" w14:textId="77777777" w:rsidR="00AA7107" w:rsidRPr="00AA7107" w:rsidRDefault="00AA7107" w:rsidP="00AA7107">
      <w:pPr>
        <w:pStyle w:val="Bibliography"/>
        <w:rPr>
          <w:rFonts w:ascii="Calibri"/>
        </w:rPr>
      </w:pPr>
      <w:r w:rsidRPr="00AA7107">
        <w:rPr>
          <w:rFonts w:ascii="Calibri"/>
        </w:rPr>
        <w:t>12.</w:t>
      </w:r>
      <w:r w:rsidRPr="00AA7107">
        <w:rPr>
          <w:rFonts w:ascii="Calibri"/>
        </w:rPr>
        <w:tab/>
        <w:t xml:space="preserve">Parker, H. S., Bravo, H. C. &amp; Leek, J. T. Removing batch effects for prediction problems with frozen surrogate variable analysis. </w:t>
      </w:r>
      <w:r w:rsidRPr="00AA7107">
        <w:rPr>
          <w:rFonts w:ascii="Calibri"/>
          <w:i/>
          <w:iCs/>
        </w:rPr>
        <w:t>ArXiv13013947 Stat</w:t>
      </w:r>
      <w:r w:rsidRPr="00AA7107">
        <w:rPr>
          <w:rFonts w:ascii="Calibri"/>
        </w:rPr>
        <w:t xml:space="preserve"> (2013).</w:t>
      </w:r>
    </w:p>
    <w:p w14:paraId="75542BB8" w14:textId="77777777" w:rsidR="00AA7107" w:rsidRPr="00AA7107" w:rsidRDefault="00AA7107" w:rsidP="00AA7107">
      <w:pPr>
        <w:pStyle w:val="Bibliography"/>
        <w:rPr>
          <w:rFonts w:ascii="Calibri"/>
        </w:rPr>
      </w:pPr>
      <w:r w:rsidRPr="00AA7107">
        <w:rPr>
          <w:rFonts w:ascii="Calibri"/>
        </w:rPr>
        <w:t>13.</w:t>
      </w:r>
      <w:r w:rsidRPr="00AA7107">
        <w:rPr>
          <w:rFonts w:ascii="Calibri"/>
        </w:rPr>
        <w:tab/>
        <w:t xml:space="preserve">Jolliffe, I. in </w:t>
      </w:r>
      <w:r w:rsidRPr="00AA7107">
        <w:rPr>
          <w:rFonts w:ascii="Calibri"/>
          <w:i/>
          <w:iCs/>
        </w:rPr>
        <w:t>Wiley StatsRef: Statistics Reference Online</w:t>
      </w:r>
      <w:r w:rsidRPr="00AA7107">
        <w:rPr>
          <w:rFonts w:ascii="Calibri"/>
        </w:rPr>
        <w:t xml:space="preserve"> (John Wiley &amp; Sons, Ltd, 2014). doi:10.1002/9781118445112.stat06472</w:t>
      </w:r>
    </w:p>
    <w:p w14:paraId="391E2F80" w14:textId="77777777" w:rsidR="00AA7107" w:rsidRPr="00AA7107" w:rsidRDefault="00AA7107" w:rsidP="00AA7107">
      <w:pPr>
        <w:pStyle w:val="Bibliography"/>
        <w:rPr>
          <w:rFonts w:ascii="Calibri"/>
        </w:rPr>
      </w:pPr>
      <w:r w:rsidRPr="00AA7107">
        <w:rPr>
          <w:rFonts w:ascii="Calibri"/>
        </w:rPr>
        <w:t>14.</w:t>
      </w:r>
      <w:r w:rsidRPr="00AA7107">
        <w:rPr>
          <w:rFonts w:ascii="Calibri"/>
        </w:rPr>
        <w:tab/>
        <w:t xml:space="preserve">Zhang, W., Li, F. &amp; Nie, L. Integrating multiple ‘omics’ analysis for microbial biology: application and methodologies. </w:t>
      </w:r>
      <w:r w:rsidRPr="00AA7107">
        <w:rPr>
          <w:rFonts w:ascii="Calibri"/>
          <w:i/>
          <w:iCs/>
        </w:rPr>
        <w:t>Microbiol. Read. Engl.</w:t>
      </w:r>
      <w:r w:rsidRPr="00AA7107">
        <w:rPr>
          <w:rFonts w:ascii="Calibri"/>
        </w:rPr>
        <w:t xml:space="preserve"> </w:t>
      </w:r>
      <w:r w:rsidRPr="00AA7107">
        <w:rPr>
          <w:rFonts w:ascii="Calibri"/>
          <w:b/>
          <w:bCs/>
        </w:rPr>
        <w:t>156,</w:t>
      </w:r>
      <w:r w:rsidRPr="00AA7107">
        <w:rPr>
          <w:rFonts w:ascii="Calibri"/>
        </w:rPr>
        <w:t xml:space="preserve"> 287–301 (2010).</w:t>
      </w:r>
    </w:p>
    <w:p w14:paraId="56110C81" w14:textId="77777777" w:rsidR="00AA7107" w:rsidRPr="00AA7107" w:rsidRDefault="00AA7107" w:rsidP="00AA7107">
      <w:pPr>
        <w:pStyle w:val="Bibliography"/>
        <w:rPr>
          <w:rFonts w:ascii="Calibri"/>
        </w:rPr>
      </w:pPr>
      <w:r w:rsidRPr="00AA7107">
        <w:rPr>
          <w:rFonts w:ascii="Calibri"/>
        </w:rPr>
        <w:t>15.</w:t>
      </w:r>
      <w:r w:rsidRPr="00AA7107">
        <w:rPr>
          <w:rFonts w:ascii="Calibri"/>
        </w:rPr>
        <w:tab/>
        <w:t xml:space="preserve">Wilmes, A. </w:t>
      </w:r>
      <w:r w:rsidRPr="00AA7107">
        <w:rPr>
          <w:rFonts w:ascii="Calibri"/>
          <w:i/>
          <w:iCs/>
        </w:rPr>
        <w:t>et al.</w:t>
      </w:r>
      <w:r w:rsidRPr="00AA7107">
        <w:rPr>
          <w:rFonts w:ascii="Calibri"/>
        </w:rPr>
        <w:t xml:space="preserve"> Application of integrated transcriptomic, proteomic and metabolomic profiling for the delineation of mechanisms of drug induced cell stress. </w:t>
      </w:r>
      <w:r w:rsidRPr="00AA7107">
        <w:rPr>
          <w:rFonts w:ascii="Calibri"/>
          <w:i/>
          <w:iCs/>
        </w:rPr>
        <w:t>J. Proteomics</w:t>
      </w:r>
      <w:r w:rsidRPr="00AA7107">
        <w:rPr>
          <w:rFonts w:ascii="Calibri"/>
        </w:rPr>
        <w:t xml:space="preserve"> </w:t>
      </w:r>
      <w:r w:rsidRPr="00AA7107">
        <w:rPr>
          <w:rFonts w:ascii="Calibri"/>
          <w:b/>
          <w:bCs/>
        </w:rPr>
        <w:t>79,</w:t>
      </w:r>
      <w:r w:rsidRPr="00AA7107">
        <w:rPr>
          <w:rFonts w:ascii="Calibri"/>
        </w:rPr>
        <w:t xml:space="preserve"> 180–194 (2013).</w:t>
      </w:r>
    </w:p>
    <w:p w14:paraId="671983E2" w14:textId="77777777" w:rsidR="00AA7107" w:rsidRPr="00AA7107" w:rsidRDefault="00AA7107" w:rsidP="00AA7107">
      <w:pPr>
        <w:pStyle w:val="Bibliography"/>
        <w:rPr>
          <w:rFonts w:ascii="Calibri"/>
        </w:rPr>
      </w:pPr>
      <w:r w:rsidRPr="00AA7107">
        <w:rPr>
          <w:rFonts w:ascii="Calibri"/>
        </w:rPr>
        <w:lastRenderedPageBreak/>
        <w:t>16.</w:t>
      </w:r>
      <w:r w:rsidRPr="00AA7107">
        <w:rPr>
          <w:rFonts w:ascii="Calibri"/>
        </w:rPr>
        <w:tab/>
        <w:t xml:space="preserve">Nie, L., Wu, G., Culley, D. E., Scholten, J. C. M. &amp; Zhang, W. Integrative Analysis of Transcriptomic and Proteomic Data: Challenges, Solutions and Applications. </w:t>
      </w:r>
      <w:r w:rsidRPr="00AA7107">
        <w:rPr>
          <w:rFonts w:ascii="Calibri"/>
          <w:i/>
          <w:iCs/>
        </w:rPr>
        <w:t>Crit. Rev. Biotechnol.</w:t>
      </w:r>
      <w:r w:rsidRPr="00AA7107">
        <w:rPr>
          <w:rFonts w:ascii="Calibri"/>
        </w:rPr>
        <w:t xml:space="preserve"> </w:t>
      </w:r>
      <w:r w:rsidRPr="00AA7107">
        <w:rPr>
          <w:rFonts w:ascii="Calibri"/>
          <w:b/>
          <w:bCs/>
        </w:rPr>
        <w:t>27,</w:t>
      </w:r>
      <w:r w:rsidRPr="00AA7107">
        <w:rPr>
          <w:rFonts w:ascii="Calibri"/>
        </w:rPr>
        <w:t xml:space="preserve"> 63–75 (2007).</w:t>
      </w:r>
    </w:p>
    <w:p w14:paraId="58E558D4" w14:textId="77777777" w:rsidR="00AA7107" w:rsidRPr="00AA7107" w:rsidRDefault="00AA7107" w:rsidP="00AA7107">
      <w:pPr>
        <w:pStyle w:val="Bibliography"/>
        <w:rPr>
          <w:rFonts w:ascii="Calibri"/>
        </w:rPr>
      </w:pPr>
      <w:r w:rsidRPr="00AA7107">
        <w:rPr>
          <w:rFonts w:ascii="Calibri"/>
        </w:rPr>
        <w:t>17.</w:t>
      </w:r>
      <w:r w:rsidRPr="00AA7107">
        <w:rPr>
          <w:rFonts w:ascii="Calibri"/>
        </w:rPr>
        <w:tab/>
        <w:t xml:space="preserve">Oliveira, A. P. &amp; Sauer, U. The importance of post-translational modifications in regulating Saccharomyces cerevisiae metabolism. </w:t>
      </w:r>
      <w:r w:rsidRPr="00AA7107">
        <w:rPr>
          <w:rFonts w:ascii="Calibri"/>
          <w:i/>
          <w:iCs/>
        </w:rPr>
        <w:t>FEMS Yeast Res.</w:t>
      </w:r>
      <w:r w:rsidRPr="00AA7107">
        <w:rPr>
          <w:rFonts w:ascii="Calibri"/>
        </w:rPr>
        <w:t xml:space="preserve"> </w:t>
      </w:r>
      <w:r w:rsidRPr="00AA7107">
        <w:rPr>
          <w:rFonts w:ascii="Calibri"/>
          <w:b/>
          <w:bCs/>
        </w:rPr>
        <w:t>12,</w:t>
      </w:r>
      <w:r w:rsidRPr="00AA7107">
        <w:rPr>
          <w:rFonts w:ascii="Calibri"/>
        </w:rPr>
        <w:t xml:space="preserve"> 104–117 (2012).</w:t>
      </w:r>
    </w:p>
    <w:p w14:paraId="718DB426" w14:textId="77777777" w:rsidR="00AA7107" w:rsidRPr="00AA7107" w:rsidRDefault="00AA7107" w:rsidP="00AA7107">
      <w:pPr>
        <w:pStyle w:val="Bibliography"/>
        <w:rPr>
          <w:rFonts w:ascii="Calibri"/>
        </w:rPr>
      </w:pPr>
      <w:r w:rsidRPr="00AA7107">
        <w:rPr>
          <w:rFonts w:ascii="Calibri"/>
        </w:rPr>
        <w:t>18.</w:t>
      </w:r>
      <w:r w:rsidRPr="00AA7107">
        <w:rPr>
          <w:rFonts w:ascii="Calibri"/>
        </w:rPr>
        <w:tab/>
        <w:t xml:space="preserve">de Nadal, E., Ammerer, G. &amp; Posas, F. Controlling gene expression in response to stress. </w:t>
      </w:r>
      <w:r w:rsidRPr="00AA7107">
        <w:rPr>
          <w:rFonts w:ascii="Calibri"/>
          <w:i/>
          <w:iCs/>
        </w:rPr>
        <w:t>Nat. Rev. Genet.</w:t>
      </w:r>
      <w:r w:rsidRPr="00AA7107">
        <w:rPr>
          <w:rFonts w:ascii="Calibri"/>
        </w:rPr>
        <w:t xml:space="preserve"> </w:t>
      </w:r>
      <w:r w:rsidRPr="00AA7107">
        <w:rPr>
          <w:rFonts w:ascii="Calibri"/>
          <w:b/>
          <w:bCs/>
        </w:rPr>
        <w:t>12,</w:t>
      </w:r>
      <w:r w:rsidRPr="00AA7107">
        <w:rPr>
          <w:rFonts w:ascii="Calibri"/>
        </w:rPr>
        <w:t xml:space="preserve"> 833–845 (2011).</w:t>
      </w:r>
    </w:p>
    <w:p w14:paraId="64450EAA" w14:textId="77777777" w:rsidR="00AA7107" w:rsidRPr="00AA7107" w:rsidRDefault="00AA7107" w:rsidP="00AA7107">
      <w:pPr>
        <w:pStyle w:val="Bibliography"/>
        <w:rPr>
          <w:rFonts w:ascii="Calibri"/>
        </w:rPr>
      </w:pPr>
      <w:r w:rsidRPr="00AA7107">
        <w:rPr>
          <w:rFonts w:ascii="Calibri"/>
        </w:rPr>
        <w:t>19.</w:t>
      </w:r>
      <w:r w:rsidRPr="00AA7107">
        <w:rPr>
          <w:rFonts w:ascii="Calibri"/>
        </w:rPr>
        <w:tab/>
        <w:t xml:space="preserve">R Kolter, D A Siegele &amp; Tormo,  and A. The Stationary Phase of The Bacterial Life Cycle. </w:t>
      </w:r>
      <w:r w:rsidRPr="00AA7107">
        <w:rPr>
          <w:rFonts w:ascii="Calibri"/>
          <w:i/>
          <w:iCs/>
        </w:rPr>
        <w:t>Annu. Rev. Microbiol.</w:t>
      </w:r>
      <w:r w:rsidRPr="00AA7107">
        <w:rPr>
          <w:rFonts w:ascii="Calibri"/>
        </w:rPr>
        <w:t xml:space="preserve"> </w:t>
      </w:r>
      <w:r w:rsidRPr="00AA7107">
        <w:rPr>
          <w:rFonts w:ascii="Calibri"/>
          <w:b/>
          <w:bCs/>
        </w:rPr>
        <w:t>47,</w:t>
      </w:r>
      <w:r w:rsidRPr="00AA7107">
        <w:rPr>
          <w:rFonts w:ascii="Calibri"/>
        </w:rPr>
        <w:t xml:space="preserve"> 855–874 (1993).</w:t>
      </w:r>
    </w:p>
    <w:p w14:paraId="48506926" w14:textId="77777777" w:rsidR="00AA7107" w:rsidRPr="00AA7107" w:rsidRDefault="00AA7107" w:rsidP="00AA7107">
      <w:pPr>
        <w:pStyle w:val="Bibliography"/>
        <w:rPr>
          <w:rFonts w:ascii="Calibri"/>
        </w:rPr>
      </w:pPr>
      <w:r w:rsidRPr="00AA7107">
        <w:rPr>
          <w:rFonts w:ascii="Calibri"/>
        </w:rPr>
        <w:t>20.</w:t>
      </w:r>
      <w:r w:rsidRPr="00AA7107">
        <w:rPr>
          <w:rFonts w:ascii="Calibri"/>
        </w:rPr>
        <w:tab/>
        <w:t xml:space="preserve">Maier, R. in </w:t>
      </w:r>
      <w:r w:rsidRPr="00AA7107">
        <w:rPr>
          <w:rFonts w:ascii="Calibri"/>
          <w:b/>
          <w:bCs/>
        </w:rPr>
        <w:t>Chapter 3. Bacterial Growth,</w:t>
      </w:r>
      <w:r w:rsidRPr="00AA7107">
        <w:rPr>
          <w:rFonts w:ascii="Calibri"/>
        </w:rPr>
        <w:t xml:space="preserve"> 40 (Academic Press, 2014).</w:t>
      </w:r>
    </w:p>
    <w:p w14:paraId="4FDEA507" w14:textId="77777777" w:rsidR="00AA7107" w:rsidRPr="00AA7107" w:rsidRDefault="00AA7107" w:rsidP="00AA7107">
      <w:pPr>
        <w:pStyle w:val="Bibliography"/>
        <w:rPr>
          <w:rFonts w:ascii="Calibri"/>
        </w:rPr>
      </w:pPr>
      <w:r w:rsidRPr="00AA7107">
        <w:rPr>
          <w:rFonts w:ascii="Calibri"/>
        </w:rPr>
        <w:t>21.</w:t>
      </w:r>
      <w:r w:rsidRPr="00AA7107">
        <w:rPr>
          <w:rFonts w:ascii="Calibri"/>
        </w:rPr>
        <w:tab/>
        <w:t xml:space="preserve">Keren, L. </w:t>
      </w:r>
      <w:r w:rsidRPr="00AA7107">
        <w:rPr>
          <w:rFonts w:ascii="Calibri"/>
          <w:i/>
          <w:iCs/>
        </w:rPr>
        <w:t>et al.</w:t>
      </w:r>
      <w:r w:rsidRPr="00AA7107">
        <w:rPr>
          <w:rFonts w:ascii="Calibri"/>
        </w:rPr>
        <w:t xml:space="preserve"> Noise in gene expression is coupled to growth rate. </w:t>
      </w:r>
      <w:r w:rsidRPr="00AA7107">
        <w:rPr>
          <w:rFonts w:ascii="Calibri"/>
          <w:i/>
          <w:iCs/>
        </w:rPr>
        <w:t>Genome Res.</w:t>
      </w:r>
      <w:r w:rsidRPr="00AA7107">
        <w:rPr>
          <w:rFonts w:ascii="Calibri"/>
        </w:rPr>
        <w:t xml:space="preserve"> gr.191635.115 (2015). doi:10.1101/gr.191635.115</w:t>
      </w:r>
    </w:p>
    <w:p w14:paraId="2B6DEFA9" w14:textId="77777777" w:rsidR="00AA7107" w:rsidRPr="00AA7107" w:rsidRDefault="00AA7107" w:rsidP="00AA7107">
      <w:pPr>
        <w:pStyle w:val="Bibliography"/>
        <w:rPr>
          <w:rFonts w:ascii="Calibri"/>
        </w:rPr>
      </w:pPr>
      <w:r w:rsidRPr="00AA7107">
        <w:rPr>
          <w:rFonts w:ascii="Calibri"/>
        </w:rPr>
        <w:t>22.</w:t>
      </w:r>
      <w:r w:rsidRPr="00AA7107">
        <w:rPr>
          <w:rFonts w:ascii="Calibri"/>
        </w:rPr>
        <w:tab/>
        <w:t xml:space="preserve">Bar-Even, A. </w:t>
      </w:r>
      <w:r w:rsidRPr="00AA7107">
        <w:rPr>
          <w:rFonts w:ascii="Calibri"/>
          <w:i/>
          <w:iCs/>
        </w:rPr>
        <w:t>et al.</w:t>
      </w:r>
      <w:r w:rsidRPr="00AA7107">
        <w:rPr>
          <w:rFonts w:ascii="Calibri"/>
        </w:rPr>
        <w:t xml:space="preserve"> Noise in protein expression scales with natural protein abundance. </w:t>
      </w:r>
      <w:r w:rsidRPr="00AA7107">
        <w:rPr>
          <w:rFonts w:ascii="Calibri"/>
          <w:i/>
          <w:iCs/>
        </w:rPr>
        <w:t>Nat. Genet.</w:t>
      </w:r>
      <w:r w:rsidRPr="00AA7107">
        <w:rPr>
          <w:rFonts w:ascii="Calibri"/>
        </w:rPr>
        <w:t xml:space="preserve"> </w:t>
      </w:r>
      <w:r w:rsidRPr="00AA7107">
        <w:rPr>
          <w:rFonts w:ascii="Calibri"/>
          <w:b/>
          <w:bCs/>
        </w:rPr>
        <w:t>38,</w:t>
      </w:r>
      <w:r w:rsidRPr="00AA7107">
        <w:rPr>
          <w:rFonts w:ascii="Calibri"/>
        </w:rPr>
        <w:t xml:space="preserve"> 636–643 (2006).</w:t>
      </w:r>
    </w:p>
    <w:p w14:paraId="338FF25F" w14:textId="77777777" w:rsidR="00AA7107" w:rsidRPr="00AA7107" w:rsidRDefault="00AA7107" w:rsidP="00AA7107">
      <w:pPr>
        <w:pStyle w:val="Bibliography"/>
        <w:rPr>
          <w:rFonts w:ascii="Calibri"/>
        </w:rPr>
      </w:pPr>
      <w:r w:rsidRPr="00AA7107">
        <w:rPr>
          <w:rFonts w:ascii="Calibri"/>
        </w:rPr>
        <w:t>23.</w:t>
      </w:r>
      <w:r w:rsidRPr="00AA7107">
        <w:rPr>
          <w:rFonts w:ascii="Calibri"/>
        </w:rPr>
        <w:tab/>
        <w:t xml:space="preserve">Taniguchi, Y. </w:t>
      </w:r>
      <w:r w:rsidRPr="00AA7107">
        <w:rPr>
          <w:rFonts w:ascii="Calibri"/>
          <w:i/>
          <w:iCs/>
        </w:rPr>
        <w:t>et al.</w:t>
      </w:r>
      <w:r w:rsidRPr="00AA7107">
        <w:rPr>
          <w:rFonts w:ascii="Calibri"/>
        </w:rPr>
        <w:t xml:space="preserve"> Quantifying E. coli Proteome and Transcriptome with Single-Molecule Sensitivity in Single Cells. </w:t>
      </w:r>
      <w:r w:rsidRPr="00AA7107">
        <w:rPr>
          <w:rFonts w:ascii="Calibri"/>
          <w:i/>
          <w:iCs/>
        </w:rPr>
        <w:t>Science</w:t>
      </w:r>
      <w:r w:rsidRPr="00AA7107">
        <w:rPr>
          <w:rFonts w:ascii="Calibri"/>
        </w:rPr>
        <w:t xml:space="preserve"> </w:t>
      </w:r>
      <w:r w:rsidRPr="00AA7107">
        <w:rPr>
          <w:rFonts w:ascii="Calibri"/>
          <w:b/>
          <w:bCs/>
        </w:rPr>
        <w:t>329,</w:t>
      </w:r>
      <w:r w:rsidRPr="00AA7107">
        <w:rPr>
          <w:rFonts w:ascii="Calibri"/>
        </w:rPr>
        <w:t xml:space="preserve"> 533–538 (2010).</w:t>
      </w:r>
    </w:p>
    <w:p w14:paraId="34520765" w14:textId="77777777" w:rsidR="00AA7107" w:rsidRPr="00AA7107" w:rsidRDefault="00AA7107" w:rsidP="00AA7107">
      <w:pPr>
        <w:pStyle w:val="Bibliography"/>
        <w:rPr>
          <w:rFonts w:ascii="Calibri"/>
        </w:rPr>
      </w:pPr>
      <w:r w:rsidRPr="00AA7107">
        <w:rPr>
          <w:rFonts w:ascii="Calibri"/>
        </w:rPr>
        <w:t>24.</w:t>
      </w:r>
      <w:r w:rsidRPr="00AA7107">
        <w:rPr>
          <w:rFonts w:ascii="Calibri"/>
        </w:rPr>
        <w:tab/>
        <w:t xml:space="preserve">Klumpp, S., Zhang, Z. &amp; Hwa, T. Growth Rate-Dependent Global Effects on Gene Expression in Bacteria. </w:t>
      </w:r>
      <w:r w:rsidRPr="00AA7107">
        <w:rPr>
          <w:rFonts w:ascii="Calibri"/>
          <w:i/>
          <w:iCs/>
        </w:rPr>
        <w:t>Cell</w:t>
      </w:r>
      <w:r w:rsidRPr="00AA7107">
        <w:rPr>
          <w:rFonts w:ascii="Calibri"/>
        </w:rPr>
        <w:t xml:space="preserve"> </w:t>
      </w:r>
      <w:r w:rsidRPr="00AA7107">
        <w:rPr>
          <w:rFonts w:ascii="Calibri"/>
          <w:b/>
          <w:bCs/>
        </w:rPr>
        <w:t>139,</w:t>
      </w:r>
      <w:r w:rsidRPr="00AA7107">
        <w:rPr>
          <w:rFonts w:ascii="Calibri"/>
        </w:rPr>
        <w:t xml:space="preserve"> 1366–1375 (2009).</w:t>
      </w:r>
    </w:p>
    <w:p w14:paraId="49F28236" w14:textId="77777777" w:rsidR="00AA7107" w:rsidRPr="00AA7107" w:rsidRDefault="00AA7107" w:rsidP="00AA7107">
      <w:pPr>
        <w:pStyle w:val="Bibliography"/>
        <w:rPr>
          <w:rFonts w:ascii="Calibri"/>
        </w:rPr>
      </w:pPr>
      <w:r w:rsidRPr="00AA7107">
        <w:rPr>
          <w:rFonts w:ascii="Calibri"/>
        </w:rPr>
        <w:t>25.</w:t>
      </w:r>
      <w:r w:rsidRPr="00AA7107">
        <w:rPr>
          <w:rFonts w:ascii="Calibri"/>
        </w:rPr>
        <w:tab/>
        <w:t xml:space="preserve">Keren, L. </w:t>
      </w:r>
      <w:r w:rsidRPr="00AA7107">
        <w:rPr>
          <w:rFonts w:ascii="Calibri"/>
          <w:i/>
          <w:iCs/>
        </w:rPr>
        <w:t>et al.</w:t>
      </w:r>
      <w:r w:rsidRPr="00AA7107">
        <w:rPr>
          <w:rFonts w:ascii="Calibri"/>
        </w:rPr>
        <w:t xml:space="preserve"> Promoters maintain their relative activity levels under different growth conditions. </w:t>
      </w:r>
      <w:r w:rsidRPr="00AA7107">
        <w:rPr>
          <w:rFonts w:ascii="Calibri"/>
          <w:i/>
          <w:iCs/>
        </w:rPr>
        <w:t>Mol. Syst. Biol.</w:t>
      </w:r>
      <w:r w:rsidRPr="00AA7107">
        <w:rPr>
          <w:rFonts w:ascii="Calibri"/>
        </w:rPr>
        <w:t xml:space="preserve"> </w:t>
      </w:r>
      <w:r w:rsidRPr="00AA7107">
        <w:rPr>
          <w:rFonts w:ascii="Calibri"/>
          <w:b/>
          <w:bCs/>
        </w:rPr>
        <w:t>9,</w:t>
      </w:r>
      <w:r w:rsidRPr="00AA7107">
        <w:rPr>
          <w:rFonts w:ascii="Calibri"/>
        </w:rPr>
        <w:t xml:space="preserve"> 701 (2013).</w:t>
      </w:r>
    </w:p>
    <w:p w14:paraId="777A2742" w14:textId="77777777" w:rsidR="00AA7107" w:rsidRPr="00AA7107" w:rsidRDefault="00AA7107" w:rsidP="00AA7107">
      <w:pPr>
        <w:pStyle w:val="Bibliography"/>
        <w:rPr>
          <w:rFonts w:ascii="Calibri"/>
        </w:rPr>
      </w:pPr>
      <w:r w:rsidRPr="00AA7107">
        <w:rPr>
          <w:rFonts w:ascii="Calibri"/>
        </w:rPr>
        <w:t>26.</w:t>
      </w:r>
      <w:r w:rsidRPr="00AA7107">
        <w:rPr>
          <w:rFonts w:ascii="Calibri"/>
        </w:rPr>
        <w:tab/>
        <w:t xml:space="preserve">Ingraham, J. L., Maaløe, O. &amp; Neidhardt, F. C. </w:t>
      </w:r>
      <w:r w:rsidRPr="00AA7107">
        <w:rPr>
          <w:rFonts w:ascii="Calibri"/>
          <w:i/>
          <w:iCs/>
        </w:rPr>
        <w:t>Growth of the bacterial cell</w:t>
      </w:r>
      <w:r w:rsidRPr="00AA7107">
        <w:rPr>
          <w:rFonts w:ascii="Calibri"/>
        </w:rPr>
        <w:t>. (Sinauer Associates, 1983).</w:t>
      </w:r>
    </w:p>
    <w:p w14:paraId="2441006C" w14:textId="77777777" w:rsidR="00AA7107" w:rsidRPr="00AA7107" w:rsidRDefault="00AA7107" w:rsidP="00AA7107">
      <w:pPr>
        <w:pStyle w:val="Bibliography"/>
        <w:rPr>
          <w:rFonts w:ascii="Calibri"/>
        </w:rPr>
      </w:pPr>
      <w:r w:rsidRPr="00AA7107">
        <w:rPr>
          <w:rFonts w:ascii="Calibri"/>
        </w:rPr>
        <w:t>27.</w:t>
      </w:r>
      <w:r w:rsidRPr="00AA7107">
        <w:rPr>
          <w:rFonts w:ascii="Calibri"/>
        </w:rPr>
        <w:tab/>
        <w:t xml:space="preserve">Milo, R., Jorgensen, P., Moran, U., Weber, G. &amp; Springer, M. in </w:t>
      </w:r>
      <w:r w:rsidRPr="00AA7107">
        <w:rPr>
          <w:rFonts w:ascii="Calibri"/>
          <w:i/>
          <w:iCs/>
        </w:rPr>
        <w:t>BioNumbers—the database of key numbers in molecular and cell biology</w:t>
      </w:r>
      <w:r w:rsidRPr="00AA7107">
        <w:rPr>
          <w:rFonts w:ascii="Calibri"/>
        </w:rPr>
        <w:t xml:space="preserve"> </w:t>
      </w:r>
      <w:r w:rsidRPr="00AA7107">
        <w:rPr>
          <w:rFonts w:ascii="Calibri"/>
          <w:b/>
          <w:bCs/>
        </w:rPr>
        <w:t>38,</w:t>
      </w:r>
      <w:r w:rsidRPr="00AA7107">
        <w:rPr>
          <w:rFonts w:ascii="Calibri"/>
        </w:rPr>
        <w:t xml:space="preserve"> (2010).</w:t>
      </w:r>
    </w:p>
    <w:p w14:paraId="6CB9E302" w14:textId="77777777" w:rsidR="00AA7107" w:rsidRPr="00AA7107" w:rsidRDefault="00AA7107" w:rsidP="00AA7107">
      <w:pPr>
        <w:pStyle w:val="Bibliography"/>
        <w:rPr>
          <w:rFonts w:ascii="Calibri"/>
        </w:rPr>
      </w:pPr>
      <w:r w:rsidRPr="00AA7107">
        <w:rPr>
          <w:rFonts w:ascii="Calibri"/>
        </w:rPr>
        <w:lastRenderedPageBreak/>
        <w:t>28.</w:t>
      </w:r>
      <w:r w:rsidRPr="00AA7107">
        <w:rPr>
          <w:rFonts w:ascii="Calibri"/>
        </w:rPr>
        <w:tab/>
        <w:t xml:space="preserve">Kendrew, J. </w:t>
      </w:r>
      <w:r w:rsidRPr="00AA7107">
        <w:rPr>
          <w:rFonts w:ascii="Calibri"/>
          <w:i/>
          <w:iCs/>
        </w:rPr>
        <w:t>Encylopaedia of Molecular Biology</w:t>
      </w:r>
      <w:r w:rsidRPr="00AA7107">
        <w:rPr>
          <w:rFonts w:ascii="Calibri"/>
        </w:rPr>
        <w:t>. (John Wiley &amp; Sons, 2009).</w:t>
      </w:r>
    </w:p>
    <w:p w14:paraId="3246B146" w14:textId="77777777" w:rsidR="00AA7107" w:rsidRPr="00AA7107" w:rsidRDefault="00AA7107" w:rsidP="00AA7107">
      <w:pPr>
        <w:pStyle w:val="Bibliography"/>
        <w:rPr>
          <w:rFonts w:ascii="Calibri"/>
        </w:rPr>
      </w:pPr>
      <w:r w:rsidRPr="00AA7107">
        <w:rPr>
          <w:rFonts w:ascii="Calibri"/>
        </w:rPr>
        <w:t>29.</w:t>
      </w:r>
      <w:r w:rsidRPr="00AA7107">
        <w:rPr>
          <w:rFonts w:ascii="Calibri"/>
        </w:rPr>
        <w:tab/>
        <w:t xml:space="preserve">Martínez-Gómez, K. </w:t>
      </w:r>
      <w:r w:rsidRPr="00AA7107">
        <w:rPr>
          <w:rFonts w:ascii="Calibri"/>
          <w:i/>
          <w:iCs/>
        </w:rPr>
        <w:t>et al.</w:t>
      </w:r>
      <w:r w:rsidRPr="00AA7107">
        <w:rPr>
          <w:rFonts w:ascii="Calibri"/>
        </w:rPr>
        <w:t xml:space="preserve"> New insights into Escherichia coli metabolism: carbon scavenging, acetate metabolism and carbon recycling responses during growth on glycerol. </w:t>
      </w:r>
      <w:r w:rsidRPr="00AA7107">
        <w:rPr>
          <w:rFonts w:ascii="Calibri"/>
          <w:i/>
          <w:iCs/>
        </w:rPr>
        <w:t>Microb. Cell Factories</w:t>
      </w:r>
      <w:r w:rsidRPr="00AA7107">
        <w:rPr>
          <w:rFonts w:ascii="Calibri"/>
        </w:rPr>
        <w:t xml:space="preserve"> </w:t>
      </w:r>
      <w:r w:rsidRPr="00AA7107">
        <w:rPr>
          <w:rFonts w:ascii="Calibri"/>
          <w:b/>
          <w:bCs/>
        </w:rPr>
        <w:t>11,</w:t>
      </w:r>
      <w:r w:rsidRPr="00AA7107">
        <w:rPr>
          <w:rFonts w:ascii="Calibri"/>
        </w:rPr>
        <w:t xml:space="preserve"> 46 (2012).</w:t>
      </w:r>
    </w:p>
    <w:p w14:paraId="5D0B937C" w14:textId="77777777" w:rsidR="00AA7107" w:rsidRPr="00AA7107" w:rsidRDefault="00AA7107" w:rsidP="00AA7107">
      <w:pPr>
        <w:pStyle w:val="Bibliography"/>
        <w:rPr>
          <w:rFonts w:ascii="Calibri"/>
        </w:rPr>
      </w:pPr>
      <w:r w:rsidRPr="00AA7107">
        <w:rPr>
          <w:rFonts w:ascii="Calibri"/>
        </w:rPr>
        <w:t>30.</w:t>
      </w:r>
      <w:r w:rsidRPr="00AA7107">
        <w:rPr>
          <w:rFonts w:ascii="Calibri"/>
        </w:rPr>
        <w:tab/>
        <w:t xml:space="preserve">Perrenoud, A. &amp; Sauer, U. Impact of Global Transcriptional Regulation by ArcA, ArcB, Cra, Crp, Cya, Fnr, and Mlc on Glucose Catabolism in Escherichia coli. </w:t>
      </w:r>
      <w:r w:rsidRPr="00AA7107">
        <w:rPr>
          <w:rFonts w:ascii="Calibri"/>
          <w:i/>
          <w:iCs/>
        </w:rPr>
        <w:t>J. Bacteriol.</w:t>
      </w:r>
      <w:r w:rsidRPr="00AA7107">
        <w:rPr>
          <w:rFonts w:ascii="Calibri"/>
        </w:rPr>
        <w:t xml:space="preserve"> </w:t>
      </w:r>
      <w:r w:rsidRPr="00AA7107">
        <w:rPr>
          <w:rFonts w:ascii="Calibri"/>
          <w:b/>
          <w:bCs/>
        </w:rPr>
        <w:t>187,</w:t>
      </w:r>
      <w:r w:rsidRPr="00AA7107">
        <w:rPr>
          <w:rFonts w:ascii="Calibri"/>
        </w:rPr>
        <w:t xml:space="preserve"> 3171–3179 (2005).</w:t>
      </w:r>
    </w:p>
    <w:p w14:paraId="2025D9B6" w14:textId="77777777" w:rsidR="00AA7107" w:rsidRPr="00AA7107" w:rsidRDefault="00AA7107" w:rsidP="00AA7107">
      <w:pPr>
        <w:pStyle w:val="Bibliography"/>
        <w:rPr>
          <w:rFonts w:ascii="Calibri"/>
        </w:rPr>
      </w:pPr>
      <w:r w:rsidRPr="00AA7107">
        <w:rPr>
          <w:rFonts w:ascii="Calibri"/>
        </w:rPr>
        <w:t>31.</w:t>
      </w:r>
      <w:r w:rsidRPr="00AA7107">
        <w:rPr>
          <w:rFonts w:ascii="Calibri"/>
        </w:rPr>
        <w:tab/>
        <w:t xml:space="preserve">Kumar, R. &amp; Shimizu, K. Transcriptional regulation of main metabolic pathways of cyoA, cydB, fnr, and fur gene knockout Escherichia coli in C-limited and N-limited aerobic continuous cultures. </w:t>
      </w:r>
      <w:r w:rsidRPr="00AA7107">
        <w:rPr>
          <w:rFonts w:ascii="Calibri"/>
          <w:i/>
          <w:iCs/>
        </w:rPr>
        <w:t>Microb. Cell Factories</w:t>
      </w:r>
      <w:r w:rsidRPr="00AA7107">
        <w:rPr>
          <w:rFonts w:ascii="Calibri"/>
        </w:rPr>
        <w:t xml:space="preserve"> </w:t>
      </w:r>
      <w:r w:rsidRPr="00AA7107">
        <w:rPr>
          <w:rFonts w:ascii="Calibri"/>
          <w:b/>
          <w:bCs/>
        </w:rPr>
        <w:t>10,</w:t>
      </w:r>
      <w:r w:rsidRPr="00AA7107">
        <w:rPr>
          <w:rFonts w:ascii="Calibri"/>
        </w:rPr>
        <w:t xml:space="preserve"> 3 (2011).</w:t>
      </w:r>
    </w:p>
    <w:p w14:paraId="671DD08A" w14:textId="77777777" w:rsidR="00AA7107" w:rsidRPr="00AA7107" w:rsidRDefault="00AA7107" w:rsidP="00AA7107">
      <w:pPr>
        <w:pStyle w:val="Bibliography"/>
        <w:rPr>
          <w:rFonts w:ascii="Calibri"/>
        </w:rPr>
      </w:pPr>
      <w:r w:rsidRPr="00AA7107">
        <w:rPr>
          <w:rFonts w:ascii="Calibri"/>
        </w:rPr>
        <w:t>32.</w:t>
      </w:r>
      <w:r w:rsidRPr="00AA7107">
        <w:rPr>
          <w:rFonts w:ascii="Calibri"/>
        </w:rPr>
        <w:tab/>
        <w:t xml:space="preserve">Sokal, R. R. &amp; Rohlf, F. J. The Comparison of Dendrograms by Objective Methods. </w:t>
      </w:r>
      <w:r w:rsidRPr="00AA7107">
        <w:rPr>
          <w:rFonts w:ascii="Calibri"/>
          <w:i/>
          <w:iCs/>
        </w:rPr>
        <w:t>Taxon</w:t>
      </w:r>
      <w:r w:rsidRPr="00AA7107">
        <w:rPr>
          <w:rFonts w:ascii="Calibri"/>
        </w:rPr>
        <w:t xml:space="preserve"> </w:t>
      </w:r>
      <w:r w:rsidRPr="00AA7107">
        <w:rPr>
          <w:rFonts w:ascii="Calibri"/>
          <w:b/>
          <w:bCs/>
        </w:rPr>
        <w:t>11,</w:t>
      </w:r>
      <w:r w:rsidRPr="00AA7107">
        <w:rPr>
          <w:rFonts w:ascii="Calibri"/>
        </w:rPr>
        <w:t xml:space="preserve"> 33–40 (1962).</w:t>
      </w:r>
    </w:p>
    <w:p w14:paraId="7DD62B86" w14:textId="77777777" w:rsidR="00AA7107" w:rsidRPr="00AA7107" w:rsidRDefault="00AA7107" w:rsidP="00AA7107">
      <w:pPr>
        <w:pStyle w:val="Bibliography"/>
        <w:rPr>
          <w:rFonts w:ascii="Calibri"/>
        </w:rPr>
      </w:pPr>
      <w:r w:rsidRPr="00AA7107">
        <w:rPr>
          <w:rFonts w:ascii="Calibri"/>
        </w:rPr>
        <w:t>33.</w:t>
      </w:r>
      <w:r w:rsidRPr="00AA7107">
        <w:rPr>
          <w:rFonts w:ascii="Calibri"/>
        </w:rPr>
        <w:tab/>
        <w:t xml:space="preserve">Gan, G., Ma, C. &amp; Wu, J. </w:t>
      </w:r>
      <w:r w:rsidRPr="00AA7107">
        <w:rPr>
          <w:rFonts w:ascii="Calibri"/>
          <w:i/>
          <w:iCs/>
        </w:rPr>
        <w:t>Data Clustering: Theory, Algorithms, and Applications</w:t>
      </w:r>
      <w:r w:rsidRPr="00AA7107">
        <w:rPr>
          <w:rFonts w:ascii="Calibri"/>
        </w:rPr>
        <w:t>. (SIAM, 2007).</w:t>
      </w:r>
    </w:p>
    <w:p w14:paraId="1C50BB61" w14:textId="77777777" w:rsidR="00AA7107" w:rsidRPr="00AA7107" w:rsidRDefault="00AA7107" w:rsidP="00AA7107">
      <w:pPr>
        <w:pStyle w:val="Bibliography"/>
        <w:rPr>
          <w:rFonts w:ascii="Calibri"/>
        </w:rPr>
      </w:pPr>
      <w:r w:rsidRPr="00AA7107">
        <w:rPr>
          <w:rFonts w:ascii="Calibri"/>
        </w:rPr>
        <w:t>34.</w:t>
      </w:r>
      <w:r w:rsidRPr="00AA7107">
        <w:rPr>
          <w:rFonts w:ascii="Calibri"/>
        </w:rPr>
        <w:tab/>
        <w:t xml:space="preserve">Schmidt, A. </w:t>
      </w:r>
      <w:r w:rsidRPr="00AA7107">
        <w:rPr>
          <w:rFonts w:ascii="Calibri"/>
          <w:i/>
          <w:iCs/>
        </w:rPr>
        <w:t>et al.</w:t>
      </w:r>
      <w:r w:rsidRPr="00AA7107">
        <w:rPr>
          <w:rFonts w:ascii="Calibri"/>
        </w:rPr>
        <w:t xml:space="preserve"> The quantitative and condition-dependent Escherichia coli proteome. </w:t>
      </w:r>
      <w:r w:rsidRPr="00AA7107">
        <w:rPr>
          <w:rFonts w:ascii="Calibri"/>
          <w:i/>
          <w:iCs/>
        </w:rPr>
        <w:t>Nat. Biotechnol.</w:t>
      </w:r>
      <w:r w:rsidRPr="00AA7107">
        <w:rPr>
          <w:rFonts w:ascii="Calibri"/>
        </w:rPr>
        <w:t xml:space="preserve"> </w:t>
      </w:r>
      <w:r w:rsidRPr="00AA7107">
        <w:rPr>
          <w:rFonts w:ascii="Calibri"/>
          <w:b/>
          <w:bCs/>
        </w:rPr>
        <w:t>34,</w:t>
      </w:r>
      <w:r w:rsidRPr="00AA7107">
        <w:rPr>
          <w:rFonts w:ascii="Calibri"/>
        </w:rPr>
        <w:t xml:space="preserve"> 104–110 (2016).</w:t>
      </w:r>
    </w:p>
    <w:p w14:paraId="603129EA" w14:textId="77777777" w:rsidR="00AA7107" w:rsidRPr="00AA7107" w:rsidRDefault="00AA7107" w:rsidP="00AA7107">
      <w:pPr>
        <w:pStyle w:val="Bibliography"/>
        <w:rPr>
          <w:rFonts w:ascii="Calibri"/>
        </w:rPr>
      </w:pPr>
      <w:r w:rsidRPr="00AA7107">
        <w:rPr>
          <w:rFonts w:ascii="Calibri"/>
        </w:rPr>
        <w:t>35.</w:t>
      </w:r>
      <w:r w:rsidRPr="00AA7107">
        <w:rPr>
          <w:rFonts w:ascii="Calibri"/>
        </w:rPr>
        <w:tab/>
        <w:t xml:space="preserve">Soufi, B., Krug, K., Harst, A. &amp; Macek, B. Characterization of the E. coli proteome and its modifications during growth and ethanol stress. </w:t>
      </w:r>
      <w:r w:rsidRPr="00AA7107">
        <w:rPr>
          <w:rFonts w:ascii="Calibri"/>
          <w:i/>
          <w:iCs/>
        </w:rPr>
        <w:t>Front. Microbiol.</w:t>
      </w:r>
      <w:r w:rsidRPr="00AA7107">
        <w:rPr>
          <w:rFonts w:ascii="Calibri"/>
        </w:rPr>
        <w:t xml:space="preserve"> </w:t>
      </w:r>
      <w:r w:rsidRPr="00AA7107">
        <w:rPr>
          <w:rFonts w:ascii="Calibri"/>
          <w:b/>
          <w:bCs/>
        </w:rPr>
        <w:t>6,</w:t>
      </w:r>
      <w:r w:rsidRPr="00AA7107">
        <w:rPr>
          <w:rFonts w:ascii="Calibri"/>
        </w:rPr>
        <w:t xml:space="preserve"> 103 (2015).</w:t>
      </w:r>
    </w:p>
    <w:p w14:paraId="5921E041" w14:textId="77777777" w:rsidR="00AA7107" w:rsidRPr="00AA7107" w:rsidRDefault="00AA7107" w:rsidP="00AA7107">
      <w:pPr>
        <w:pStyle w:val="Bibliography"/>
        <w:rPr>
          <w:rFonts w:ascii="Calibri"/>
        </w:rPr>
      </w:pPr>
      <w:r w:rsidRPr="00AA7107">
        <w:rPr>
          <w:rFonts w:ascii="Calibri"/>
        </w:rPr>
        <w:t>36.</w:t>
      </w:r>
      <w:r w:rsidRPr="00AA7107">
        <w:rPr>
          <w:rFonts w:ascii="Calibri"/>
        </w:rPr>
        <w:tab/>
        <w:t xml:space="preserve">Lewis, N. E., Cho, B.-K., Knight, E. M. &amp; Palsson, B. O. Gene Expression Profiling and the Use of Genome-Scale In Silico Models of Escherichia coli for Analysis: Providing Context for Content. </w:t>
      </w:r>
      <w:r w:rsidRPr="00AA7107">
        <w:rPr>
          <w:rFonts w:ascii="Calibri"/>
          <w:i/>
          <w:iCs/>
        </w:rPr>
        <w:t>J. Bacteriol.</w:t>
      </w:r>
      <w:r w:rsidRPr="00AA7107">
        <w:rPr>
          <w:rFonts w:ascii="Calibri"/>
        </w:rPr>
        <w:t xml:space="preserve"> </w:t>
      </w:r>
      <w:r w:rsidRPr="00AA7107">
        <w:rPr>
          <w:rFonts w:ascii="Calibri"/>
          <w:b/>
          <w:bCs/>
        </w:rPr>
        <w:t>191,</w:t>
      </w:r>
      <w:r w:rsidRPr="00AA7107">
        <w:rPr>
          <w:rFonts w:ascii="Calibri"/>
        </w:rPr>
        <w:t xml:space="preserve"> 3437–3444 (2009).</w:t>
      </w:r>
    </w:p>
    <w:p w14:paraId="03A50D2F" w14:textId="77777777" w:rsidR="00AA7107" w:rsidRPr="00AA7107" w:rsidRDefault="00AA7107" w:rsidP="00AA7107">
      <w:pPr>
        <w:pStyle w:val="Bibliography"/>
        <w:rPr>
          <w:rFonts w:ascii="Calibri"/>
        </w:rPr>
      </w:pPr>
      <w:r w:rsidRPr="00AA7107">
        <w:rPr>
          <w:rFonts w:ascii="Calibri"/>
        </w:rPr>
        <w:t>37.</w:t>
      </w:r>
      <w:r w:rsidRPr="00AA7107">
        <w:rPr>
          <w:rFonts w:ascii="Calibri"/>
        </w:rPr>
        <w:tab/>
        <w:t xml:space="preserve">Yoon, S. H. </w:t>
      </w:r>
      <w:r w:rsidRPr="00AA7107">
        <w:rPr>
          <w:rFonts w:ascii="Calibri"/>
          <w:i/>
          <w:iCs/>
        </w:rPr>
        <w:t>et al.</w:t>
      </w:r>
      <w:r w:rsidRPr="00AA7107">
        <w:rPr>
          <w:rFonts w:ascii="Calibri"/>
        </w:rPr>
        <w:t xml:space="preserve"> Comparative multi-omics systems analysis of Escherichia coli strains B and K-12. </w:t>
      </w:r>
      <w:r w:rsidRPr="00AA7107">
        <w:rPr>
          <w:rFonts w:ascii="Calibri"/>
          <w:i/>
          <w:iCs/>
        </w:rPr>
        <w:t>Genome Biol.</w:t>
      </w:r>
      <w:r w:rsidRPr="00AA7107">
        <w:rPr>
          <w:rFonts w:ascii="Calibri"/>
        </w:rPr>
        <w:t xml:space="preserve"> </w:t>
      </w:r>
      <w:r w:rsidRPr="00AA7107">
        <w:rPr>
          <w:rFonts w:ascii="Calibri"/>
          <w:b/>
          <w:bCs/>
        </w:rPr>
        <w:t>13,</w:t>
      </w:r>
      <w:r w:rsidRPr="00AA7107">
        <w:rPr>
          <w:rFonts w:ascii="Calibri"/>
        </w:rPr>
        <w:t xml:space="preserve"> R37 (2012).</w:t>
      </w:r>
    </w:p>
    <w:p w14:paraId="6DF7894E" w14:textId="77777777" w:rsidR="00AA7107" w:rsidRPr="00AA7107" w:rsidRDefault="00AA7107" w:rsidP="00AA7107">
      <w:pPr>
        <w:pStyle w:val="Bibliography"/>
        <w:rPr>
          <w:rFonts w:ascii="Calibri"/>
        </w:rPr>
      </w:pPr>
      <w:r w:rsidRPr="00AA7107">
        <w:rPr>
          <w:rFonts w:ascii="Calibri"/>
        </w:rPr>
        <w:lastRenderedPageBreak/>
        <w:t>38.</w:t>
      </w:r>
      <w:r w:rsidRPr="00AA7107">
        <w:rPr>
          <w:rFonts w:ascii="Calibri"/>
        </w:rPr>
        <w:tab/>
        <w:t xml:space="preserve">Batista, G. E. A. P. A., Prati, R. C. &amp; Monard, M. C. A Study of the Behavior of Several Methods for Balancing Machine Learning Training Data. </w:t>
      </w:r>
      <w:r w:rsidRPr="00AA7107">
        <w:rPr>
          <w:rFonts w:ascii="Calibri"/>
          <w:i/>
          <w:iCs/>
        </w:rPr>
        <w:t>SIGKDD Explor Newsl</w:t>
      </w:r>
      <w:r w:rsidRPr="00AA7107">
        <w:rPr>
          <w:rFonts w:ascii="Calibri"/>
        </w:rPr>
        <w:t xml:space="preserve"> </w:t>
      </w:r>
      <w:r w:rsidRPr="00AA7107">
        <w:rPr>
          <w:rFonts w:ascii="Calibri"/>
          <w:b/>
          <w:bCs/>
        </w:rPr>
        <w:t>6,</w:t>
      </w:r>
      <w:r w:rsidRPr="00AA7107">
        <w:rPr>
          <w:rFonts w:ascii="Calibri"/>
        </w:rPr>
        <w:t xml:space="preserve"> 20–29 (2004).</w:t>
      </w:r>
    </w:p>
    <w:p w14:paraId="4C5B6F3E" w14:textId="77777777" w:rsidR="00AA7107" w:rsidRPr="00AA7107" w:rsidRDefault="00AA7107" w:rsidP="00AA7107">
      <w:pPr>
        <w:pStyle w:val="Bibliography"/>
        <w:rPr>
          <w:rFonts w:ascii="Calibri"/>
        </w:rPr>
      </w:pPr>
      <w:r w:rsidRPr="00AA7107">
        <w:rPr>
          <w:rFonts w:ascii="Calibri"/>
        </w:rPr>
        <w:t>39.</w:t>
      </w:r>
      <w:r w:rsidRPr="00AA7107">
        <w:rPr>
          <w:rFonts w:ascii="Calibri"/>
        </w:rPr>
        <w:tab/>
        <w:t xml:space="preserve">Chawla, N. V. in </w:t>
      </w:r>
      <w:r w:rsidRPr="00AA7107">
        <w:rPr>
          <w:rFonts w:ascii="Calibri"/>
          <w:i/>
          <w:iCs/>
        </w:rPr>
        <w:t>Data Mining and Knowledge Discovery Handbook</w:t>
      </w:r>
      <w:r w:rsidRPr="00AA7107">
        <w:rPr>
          <w:rFonts w:ascii="Calibri"/>
        </w:rPr>
        <w:t xml:space="preserve"> (eds. Maimon, O. &amp; Rokach, L.) 853–867 (Springer US, 2005). doi:10.1007/0-387-25465-X_40</w:t>
      </w:r>
    </w:p>
    <w:p w14:paraId="6AC78BBE" w14:textId="77777777" w:rsidR="00AA7107" w:rsidRPr="00AA7107" w:rsidRDefault="00AA7107" w:rsidP="00AA7107">
      <w:pPr>
        <w:pStyle w:val="Bibliography"/>
        <w:rPr>
          <w:rFonts w:ascii="Calibri"/>
        </w:rPr>
      </w:pPr>
      <w:r w:rsidRPr="00AA7107">
        <w:rPr>
          <w:rFonts w:ascii="Calibri"/>
        </w:rPr>
        <w:t>40.</w:t>
      </w:r>
      <w:r w:rsidRPr="00AA7107">
        <w:rPr>
          <w:rFonts w:ascii="Calibri"/>
        </w:rPr>
        <w:tab/>
        <w:t xml:space="preserve">He, H. &amp; Garcia, E. A. Learning from Imbalanced Data. </w:t>
      </w:r>
      <w:r w:rsidRPr="00AA7107">
        <w:rPr>
          <w:rFonts w:ascii="Calibri"/>
          <w:i/>
          <w:iCs/>
        </w:rPr>
        <w:t>IEEE Trans. Knowl. Data Eng.</w:t>
      </w:r>
      <w:r w:rsidRPr="00AA7107">
        <w:rPr>
          <w:rFonts w:ascii="Calibri"/>
        </w:rPr>
        <w:t xml:space="preserve"> </w:t>
      </w:r>
      <w:r w:rsidRPr="00AA7107">
        <w:rPr>
          <w:rFonts w:ascii="Calibri"/>
          <w:b/>
          <w:bCs/>
        </w:rPr>
        <w:t>21,</w:t>
      </w:r>
      <w:r w:rsidRPr="00AA7107">
        <w:rPr>
          <w:rFonts w:ascii="Calibri"/>
        </w:rPr>
        <w:t xml:space="preserve"> 1263–1284 (2009).</w:t>
      </w:r>
    </w:p>
    <w:p w14:paraId="0448D949" w14:textId="77777777" w:rsidR="00AA7107" w:rsidRPr="00AA7107" w:rsidRDefault="00AA7107" w:rsidP="00AA7107">
      <w:pPr>
        <w:pStyle w:val="Bibliography"/>
        <w:rPr>
          <w:rFonts w:ascii="Calibri"/>
        </w:rPr>
      </w:pPr>
      <w:r w:rsidRPr="00AA7107">
        <w:rPr>
          <w:rFonts w:ascii="Calibri"/>
        </w:rPr>
        <w:t>41.</w:t>
      </w:r>
      <w:r w:rsidRPr="00AA7107">
        <w:rPr>
          <w:rFonts w:ascii="Calibri"/>
        </w:rPr>
        <w:tab/>
        <w:t xml:space="preserve">Huang, Y.-M. &amp; Du, S.-X. Weighted support vector machine for classification with uneven training class sizes. in </w:t>
      </w:r>
      <w:r w:rsidRPr="00AA7107">
        <w:rPr>
          <w:rFonts w:ascii="Calibri"/>
          <w:i/>
          <w:iCs/>
        </w:rPr>
        <w:t>2005 International Conference on Machine Learning and Cybernetics</w:t>
      </w:r>
      <w:r w:rsidRPr="00AA7107">
        <w:rPr>
          <w:rFonts w:ascii="Calibri"/>
        </w:rPr>
        <w:t xml:space="preserve"> </w:t>
      </w:r>
      <w:r w:rsidRPr="00AA7107">
        <w:rPr>
          <w:rFonts w:ascii="Calibri"/>
          <w:b/>
          <w:bCs/>
        </w:rPr>
        <w:t>7,</w:t>
      </w:r>
      <w:r w:rsidRPr="00AA7107">
        <w:rPr>
          <w:rFonts w:ascii="Calibri"/>
        </w:rPr>
        <w:t xml:space="preserve"> 4365–4369 Vol. 7 (2005).</w:t>
      </w:r>
    </w:p>
    <w:p w14:paraId="79C4704D" w14:textId="77777777" w:rsidR="00AA7107" w:rsidRPr="00AA7107" w:rsidRDefault="00AA7107" w:rsidP="00AA7107">
      <w:pPr>
        <w:pStyle w:val="Bibliography"/>
        <w:rPr>
          <w:rFonts w:ascii="Calibri"/>
        </w:rPr>
      </w:pPr>
      <w:r w:rsidRPr="00AA7107">
        <w:rPr>
          <w:rFonts w:ascii="Calibri"/>
        </w:rPr>
        <w:t>42.</w:t>
      </w:r>
      <w:r w:rsidRPr="00AA7107">
        <w:rPr>
          <w:rFonts w:ascii="Calibri"/>
        </w:rPr>
        <w:tab/>
        <w:t>Support Vector Machines. Available at: http://www.di.fc.ul.pt/~jpn/r/svm/svm.html. (Accessed: 24th April 2017)</w:t>
      </w:r>
    </w:p>
    <w:p w14:paraId="00152F51" w14:textId="77777777" w:rsidR="00AA7107" w:rsidRPr="00AA7107" w:rsidRDefault="00AA7107" w:rsidP="00AA7107">
      <w:pPr>
        <w:pStyle w:val="Bibliography"/>
        <w:rPr>
          <w:rFonts w:ascii="Calibri"/>
        </w:rPr>
      </w:pPr>
      <w:r w:rsidRPr="00AA7107">
        <w:rPr>
          <w:rFonts w:ascii="Calibri"/>
        </w:rPr>
        <w:t>43.</w:t>
      </w:r>
      <w:r w:rsidRPr="00AA7107">
        <w:rPr>
          <w:rFonts w:ascii="Calibri"/>
        </w:rPr>
        <w:tab/>
        <w:t xml:space="preserve">Yang, Y. An Evaluation of Statistical Approaches to Text Categorization. </w:t>
      </w:r>
      <w:r w:rsidRPr="00AA7107">
        <w:rPr>
          <w:rFonts w:ascii="Calibri"/>
          <w:i/>
          <w:iCs/>
        </w:rPr>
        <w:t>Inf. Retr.</w:t>
      </w:r>
      <w:r w:rsidRPr="00AA7107">
        <w:rPr>
          <w:rFonts w:ascii="Calibri"/>
        </w:rPr>
        <w:t xml:space="preserve"> </w:t>
      </w:r>
      <w:r w:rsidRPr="00AA7107">
        <w:rPr>
          <w:rFonts w:ascii="Calibri"/>
          <w:b/>
          <w:bCs/>
        </w:rPr>
        <w:t>1,</w:t>
      </w:r>
      <w:r w:rsidRPr="00AA7107">
        <w:rPr>
          <w:rFonts w:ascii="Calibri"/>
        </w:rPr>
        <w:t xml:space="preserve"> 69–90 (1999).</w:t>
      </w:r>
    </w:p>
    <w:p w14:paraId="47C4D4EC" w14:textId="77777777" w:rsidR="00AA7107" w:rsidRPr="00AA7107" w:rsidRDefault="00AA7107" w:rsidP="00AA7107">
      <w:pPr>
        <w:pStyle w:val="Bibliography"/>
        <w:rPr>
          <w:rFonts w:ascii="Calibri"/>
        </w:rPr>
      </w:pPr>
      <w:r w:rsidRPr="00AA7107">
        <w:rPr>
          <w:rFonts w:ascii="Calibri"/>
        </w:rPr>
        <w:t>44.</w:t>
      </w:r>
      <w:r w:rsidRPr="00AA7107">
        <w:rPr>
          <w:rFonts w:ascii="Calibri"/>
        </w:rPr>
        <w:tab/>
        <w:t xml:space="preserve">Anders, S. &amp; Huber, W. Differential expression analysis for sequence count data. </w:t>
      </w:r>
      <w:r w:rsidRPr="00AA7107">
        <w:rPr>
          <w:rFonts w:ascii="Calibri"/>
          <w:i/>
          <w:iCs/>
        </w:rPr>
        <w:t>Genome Biol.</w:t>
      </w:r>
      <w:r w:rsidRPr="00AA7107">
        <w:rPr>
          <w:rFonts w:ascii="Calibri"/>
        </w:rPr>
        <w:t xml:space="preserve"> </w:t>
      </w:r>
      <w:r w:rsidRPr="00AA7107">
        <w:rPr>
          <w:rFonts w:ascii="Calibri"/>
          <w:b/>
          <w:bCs/>
        </w:rPr>
        <w:t>11,</w:t>
      </w:r>
      <w:r w:rsidRPr="00AA7107">
        <w:rPr>
          <w:rFonts w:ascii="Calibri"/>
        </w:rPr>
        <w:t xml:space="preserve"> R106 (2010).</w:t>
      </w:r>
    </w:p>
    <w:p w14:paraId="652938CD" w14:textId="77777777" w:rsidR="00AA7107" w:rsidRPr="00AA7107" w:rsidRDefault="00AA7107" w:rsidP="00AA7107">
      <w:pPr>
        <w:pStyle w:val="Bibliography"/>
        <w:rPr>
          <w:rFonts w:ascii="Calibri"/>
        </w:rPr>
      </w:pPr>
      <w:r w:rsidRPr="00AA7107">
        <w:rPr>
          <w:rFonts w:ascii="Calibri"/>
        </w:rPr>
        <w:t>45.</w:t>
      </w:r>
      <w:r w:rsidRPr="00AA7107">
        <w:rPr>
          <w:rFonts w:ascii="Calibri"/>
        </w:rPr>
        <w:tab/>
        <w:t xml:space="preserve">Chang, C.-C. &amp; Lin, C.-J. LIBSVM: A Library for Support Vector Machines. </w:t>
      </w:r>
      <w:r w:rsidRPr="00AA7107">
        <w:rPr>
          <w:rFonts w:ascii="Calibri"/>
          <w:i/>
          <w:iCs/>
        </w:rPr>
        <w:t>ACM Trans Intell Syst Technol</w:t>
      </w:r>
      <w:r w:rsidRPr="00AA7107">
        <w:rPr>
          <w:rFonts w:ascii="Calibri"/>
        </w:rPr>
        <w:t xml:space="preserve"> </w:t>
      </w:r>
      <w:r w:rsidRPr="00AA7107">
        <w:rPr>
          <w:rFonts w:ascii="Calibri"/>
          <w:b/>
          <w:bCs/>
        </w:rPr>
        <w:t>2,</w:t>
      </w:r>
      <w:r w:rsidRPr="00AA7107">
        <w:rPr>
          <w:rFonts w:ascii="Calibri"/>
        </w:rPr>
        <w:t xml:space="preserve"> 27:1–27:27 (2011).</w:t>
      </w:r>
    </w:p>
    <w:p w14:paraId="7974FA7E" w14:textId="77777777" w:rsidR="00AA7107" w:rsidRPr="00AA7107" w:rsidRDefault="00AA7107" w:rsidP="00AA7107">
      <w:pPr>
        <w:pStyle w:val="Bibliography"/>
        <w:rPr>
          <w:rFonts w:ascii="Calibri"/>
        </w:rPr>
      </w:pPr>
      <w:r w:rsidRPr="00AA7107">
        <w:rPr>
          <w:rFonts w:ascii="Calibri"/>
        </w:rPr>
        <w:t>46.</w:t>
      </w:r>
      <w:r w:rsidRPr="00AA7107">
        <w:rPr>
          <w:rFonts w:ascii="Calibri"/>
        </w:rPr>
        <w:tab/>
        <w:t xml:space="preserve">Ghamrawi, N. &amp; McCallum, A. Collective Multi-label Classification. in </w:t>
      </w:r>
      <w:r w:rsidRPr="00AA7107">
        <w:rPr>
          <w:rFonts w:ascii="Calibri"/>
          <w:i/>
          <w:iCs/>
        </w:rPr>
        <w:t>Proceedings of the 14th ACM International Conference on Information and Knowledge Management</w:t>
      </w:r>
      <w:r w:rsidRPr="00AA7107">
        <w:rPr>
          <w:rFonts w:ascii="Calibri"/>
        </w:rPr>
        <w:t xml:space="preserve"> 195–200 (ACM, 2005). doi:10.1145/1099554.1099591</w:t>
      </w:r>
    </w:p>
    <w:p w14:paraId="17BAB4CE" w14:textId="77777777" w:rsidR="00AA7107" w:rsidRPr="00AA7107" w:rsidRDefault="00AA7107" w:rsidP="00AA7107">
      <w:pPr>
        <w:pStyle w:val="Bibliography"/>
        <w:rPr>
          <w:rFonts w:ascii="Calibri"/>
        </w:rPr>
      </w:pPr>
      <w:r w:rsidRPr="00AA7107">
        <w:rPr>
          <w:rFonts w:ascii="Calibri"/>
        </w:rPr>
        <w:t>47.</w:t>
      </w:r>
      <w:r w:rsidRPr="00AA7107">
        <w:rPr>
          <w:rFonts w:ascii="Calibri"/>
        </w:rPr>
        <w:tab/>
        <w:t xml:space="preserve">Barrett, T. </w:t>
      </w:r>
      <w:r w:rsidRPr="00AA7107">
        <w:rPr>
          <w:rFonts w:ascii="Calibri"/>
          <w:i/>
          <w:iCs/>
        </w:rPr>
        <w:t>et al.</w:t>
      </w:r>
      <w:r w:rsidRPr="00AA7107">
        <w:rPr>
          <w:rFonts w:ascii="Calibri"/>
        </w:rPr>
        <w:t xml:space="preserve"> NCBI GEO: archive for functional genomics data sets--update. </w:t>
      </w:r>
      <w:r w:rsidRPr="00AA7107">
        <w:rPr>
          <w:rFonts w:ascii="Calibri"/>
          <w:i/>
          <w:iCs/>
        </w:rPr>
        <w:t>Nucleic Acids Res.</w:t>
      </w:r>
      <w:r w:rsidRPr="00AA7107">
        <w:rPr>
          <w:rFonts w:ascii="Calibri"/>
        </w:rPr>
        <w:t xml:space="preserve"> </w:t>
      </w:r>
      <w:r w:rsidRPr="00AA7107">
        <w:rPr>
          <w:rFonts w:ascii="Calibri"/>
          <w:b/>
          <w:bCs/>
        </w:rPr>
        <w:t>41,</w:t>
      </w:r>
      <w:r w:rsidRPr="00AA7107">
        <w:rPr>
          <w:rFonts w:ascii="Calibri"/>
        </w:rPr>
        <w:t xml:space="preserve"> D991-995 (2013).</w:t>
      </w:r>
    </w:p>
    <w:p w14:paraId="70B6EE37" w14:textId="77777777" w:rsidR="00AA7107" w:rsidRPr="00AA7107" w:rsidRDefault="00AA7107" w:rsidP="00AA7107">
      <w:pPr>
        <w:pStyle w:val="Bibliography"/>
        <w:rPr>
          <w:rFonts w:ascii="Calibri"/>
        </w:rPr>
      </w:pPr>
      <w:r w:rsidRPr="00AA7107">
        <w:rPr>
          <w:rFonts w:ascii="Calibri"/>
        </w:rPr>
        <w:lastRenderedPageBreak/>
        <w:t>48.</w:t>
      </w:r>
      <w:r w:rsidRPr="00AA7107">
        <w:rPr>
          <w:rFonts w:ascii="Calibri"/>
        </w:rPr>
        <w:tab/>
        <w:t xml:space="preserve">Vizcaíno, J. A. </w:t>
      </w:r>
      <w:r w:rsidRPr="00AA7107">
        <w:rPr>
          <w:rFonts w:ascii="Calibri"/>
          <w:i/>
          <w:iCs/>
        </w:rPr>
        <w:t>et al.</w:t>
      </w:r>
      <w:r w:rsidRPr="00AA7107">
        <w:rPr>
          <w:rFonts w:ascii="Calibri"/>
        </w:rPr>
        <w:t xml:space="preserve"> ProteomeXchange provides globally coordinated proteomics data submission and dissemination. </w:t>
      </w:r>
      <w:r w:rsidRPr="00AA7107">
        <w:rPr>
          <w:rFonts w:ascii="Calibri"/>
          <w:i/>
          <w:iCs/>
        </w:rPr>
        <w:t>Nat. Biotechnol.</w:t>
      </w:r>
      <w:r w:rsidRPr="00AA7107">
        <w:rPr>
          <w:rFonts w:ascii="Calibri"/>
        </w:rPr>
        <w:t xml:space="preserve"> </w:t>
      </w:r>
      <w:r w:rsidRPr="00AA7107">
        <w:rPr>
          <w:rFonts w:ascii="Calibri"/>
          <w:b/>
          <w:bCs/>
        </w:rPr>
        <w:t>32,</w:t>
      </w:r>
      <w:r w:rsidRPr="00AA7107">
        <w:rPr>
          <w:rFonts w:ascii="Calibri"/>
        </w:rPr>
        <w:t xml:space="preserve"> 223–226 (2014).</w:t>
      </w:r>
    </w:p>
    <w:p w14:paraId="14992F45" w14:textId="503A66C1"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784BBAD8" w:rsidR="00F21378" w:rsidRDefault="00F21378" w:rsidP="002F6613">
      <w:r>
        <w:t xml:space="preserve">This study was funded by </w:t>
      </w:r>
      <w:r w:rsidR="007744DA">
        <w:t>Army Research Office (ARO</w:t>
      </w:r>
      <w:r w:rsidRPr="001D240C">
        <w:t>) grant W911NF-12-1-0390</w:t>
      </w:r>
      <w:r w:rsidR="00270FF3">
        <w:t xml:space="preserve"> to</w:t>
      </w:r>
      <w:r>
        <w:t xml:space="preserve"> COW</w:t>
      </w:r>
      <w:r w:rsidR="00270FF3">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48EECF" w14:textId="14886E12" w:rsidR="00F5117F" w:rsidRDefault="00270FF3" w:rsidP="00FC41F0">
      <w:r>
        <w:t>M.U.C</w:t>
      </w:r>
      <w:r w:rsidR="00F5117F">
        <w:t xml:space="preserve"> and</w:t>
      </w:r>
      <w:r w:rsidR="00A567C6" w:rsidRPr="00A567C6">
        <w:t xml:space="preserve"> C.O.W. conceived </w:t>
      </w:r>
      <w:r w:rsidR="002609EA">
        <w:t xml:space="preserve">of </w:t>
      </w:r>
      <w:r w:rsidR="00A567C6" w:rsidRPr="00A567C6">
        <w:t>the study</w:t>
      </w:r>
      <w:r w:rsidR="00F5117F">
        <w:t>.</w:t>
      </w:r>
    </w:p>
    <w:p w14:paraId="6F350E3C" w14:textId="5DAC876E" w:rsidR="00270FF3" w:rsidRDefault="00F5117F" w:rsidP="00FC41F0">
      <w:r>
        <w:t xml:space="preserve">M.U.C. </w:t>
      </w:r>
      <w:r w:rsidR="00A567C6" w:rsidRPr="00A567C6">
        <w:t xml:space="preserve">designed the </w:t>
      </w:r>
      <w:r>
        <w:t>analysis pipeline,</w:t>
      </w:r>
      <w:r w:rsidR="00270FF3">
        <w:t xml:space="preserve"> analyze</w:t>
      </w:r>
      <w:r>
        <w:t>d the data, and prepared the figures.</w:t>
      </w:r>
      <w:r w:rsidR="00A567C6" w:rsidRPr="00A567C6">
        <w:t xml:space="preserve"> </w:t>
      </w:r>
    </w:p>
    <w:p w14:paraId="30EE39C8" w14:textId="31523C5D" w:rsidR="0018063D" w:rsidRDefault="00F5117F" w:rsidP="00FC41F0">
      <w:r>
        <w:t>M.U.C. and</w:t>
      </w:r>
      <w:r w:rsidR="00A567C6" w:rsidRPr="00A567C6">
        <w:t xml:space="preserve"> C.O.W. wrote the </w:t>
      </w:r>
      <w:r>
        <w:t>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2"/>
      <w:footerReference w:type="default" r:id="rId13"/>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7-05-31T17:55:00Z" w:initials="WCO">
    <w:p w14:paraId="232139EB" w14:textId="3B7659C3" w:rsidR="0037219A" w:rsidRDefault="0037219A">
      <w:pPr>
        <w:pStyle w:val="CommentText"/>
      </w:pPr>
      <w:r>
        <w:rPr>
          <w:rStyle w:val="CommentReference"/>
        </w:rPr>
        <w:annotationRef/>
      </w:r>
      <w:r>
        <w:t>This is not defined. At a minimum, a reference is needed.</w:t>
      </w:r>
    </w:p>
  </w:comment>
  <w:comment w:id="1" w:author="Wilke, Claus O" w:date="2017-05-31T17:55:00Z" w:initials="WCO">
    <w:p w14:paraId="3F6BCA8E" w14:textId="1EAB0D12" w:rsidR="0037219A" w:rsidRDefault="0037219A">
      <w:pPr>
        <w:pStyle w:val="CommentText"/>
      </w:pPr>
      <w:r>
        <w:rPr>
          <w:rStyle w:val="CommentReference"/>
        </w:rPr>
        <w:annotationRef/>
      </w:r>
      <w:r>
        <w:t>Is this in the final paper?</w:t>
      </w:r>
    </w:p>
  </w:comment>
  <w:comment w:id="2" w:author="Wilke, Claus O" w:date="2017-05-31T17:56:00Z" w:initials="WCO">
    <w:p w14:paraId="7D1B9810" w14:textId="3A2A7718" w:rsidR="0037219A" w:rsidRDefault="0037219A">
      <w:pPr>
        <w:pStyle w:val="CommentText"/>
      </w:pPr>
      <w:r>
        <w:rPr>
          <w:rStyle w:val="CommentReference"/>
        </w:rPr>
        <w:annotationRef/>
      </w:r>
      <w:r>
        <w:t>Much of this is Methods.</w:t>
      </w:r>
    </w:p>
  </w:comment>
  <w:comment w:id="3" w:author="Wilke, Claus O" w:date="2017-05-31T18:16:00Z" w:initials="WCO">
    <w:p w14:paraId="1970AF07" w14:textId="28C0BCF0" w:rsidR="0037219A" w:rsidRDefault="0037219A">
      <w:pPr>
        <w:pStyle w:val="CommentText"/>
      </w:pPr>
      <w:r>
        <w:rPr>
          <w:rStyle w:val="CommentReference"/>
        </w:rPr>
        <w:annotationRef/>
      </w:r>
      <w:r>
        <w:t>Maybe just refer to a figure or table? Not sure the actual numbers need to be given here.</w:t>
      </w:r>
    </w:p>
  </w:comment>
  <w:comment w:id="4" w:author="Wilke, Claus O" w:date="2017-06-02T15:58:00Z" w:initials="WCO">
    <w:p w14:paraId="5C92BC27" w14:textId="02E8BA80" w:rsidR="0037219A" w:rsidRDefault="0037219A">
      <w:pPr>
        <w:pStyle w:val="CommentText"/>
      </w:pPr>
      <w:r>
        <w:rPr>
          <w:rStyle w:val="CommentReference"/>
        </w:rPr>
        <w:annotationRef/>
      </w:r>
      <w:r>
        <w:t>Correct?</w:t>
      </w:r>
    </w:p>
  </w:comment>
  <w:comment w:id="5" w:author="Wilke, Claus O" w:date="2017-06-02T16:36:00Z" w:initials="WCO">
    <w:p w14:paraId="7C09E2F9" w14:textId="4131AF6B" w:rsidR="003D7162" w:rsidRDefault="003D7162">
      <w:pPr>
        <w:pStyle w:val="CommentText"/>
      </w:pPr>
      <w:r>
        <w:rPr>
          <w:rStyle w:val="CommentReference"/>
        </w:rPr>
        <w:annotationRef/>
      </w:r>
      <w:r>
        <w:t>This sentence is not sufficiently precise. Is this the same subset of data as for Fig. 5 or is it different? How many samples to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2139EB" w15:done="0"/>
  <w15:commentEx w15:paraId="3F6BCA8E" w15:done="0"/>
  <w15:commentEx w15:paraId="7D1B9810" w15:done="0"/>
  <w15:commentEx w15:paraId="1970AF07" w15:done="0"/>
  <w15:commentEx w15:paraId="5C92BC27" w15:done="0"/>
  <w15:commentEx w15:paraId="7C09E2F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1B64A" w14:textId="77777777" w:rsidR="00620514" w:rsidRDefault="00620514" w:rsidP="00522EEC">
      <w:r>
        <w:separator/>
      </w:r>
    </w:p>
  </w:endnote>
  <w:endnote w:type="continuationSeparator" w:id="0">
    <w:p w14:paraId="7C194CCA" w14:textId="77777777" w:rsidR="00620514" w:rsidRDefault="00620514"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37219A" w:rsidRDefault="003721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5591">
      <w:rPr>
        <w:rStyle w:val="PageNumber"/>
        <w:noProof/>
      </w:rPr>
      <w:t>4</w:t>
    </w:r>
    <w:r>
      <w:rPr>
        <w:rStyle w:val="PageNumber"/>
      </w:rPr>
      <w:fldChar w:fldCharType="end"/>
    </w:r>
  </w:p>
  <w:p w14:paraId="7B2AAECF" w14:textId="77777777" w:rsidR="0037219A" w:rsidRDefault="003721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70F38" w14:textId="77777777" w:rsidR="00620514" w:rsidRDefault="00620514" w:rsidP="00522EEC">
      <w:r>
        <w:separator/>
      </w:r>
    </w:p>
  </w:footnote>
  <w:footnote w:type="continuationSeparator" w:id="0">
    <w:p w14:paraId="1FCB9394" w14:textId="77777777" w:rsidR="00620514" w:rsidRDefault="00620514"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F4"/>
    <w:rsid w:val="00125D7D"/>
    <w:rsid w:val="00125E77"/>
    <w:rsid w:val="0012689C"/>
    <w:rsid w:val="001276A2"/>
    <w:rsid w:val="00131079"/>
    <w:rsid w:val="0013120E"/>
    <w:rsid w:val="00131B9D"/>
    <w:rsid w:val="0013216C"/>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27B"/>
    <w:rsid w:val="00566E2F"/>
    <w:rsid w:val="0056715C"/>
    <w:rsid w:val="0057090C"/>
    <w:rsid w:val="00571E88"/>
    <w:rsid w:val="00572BF0"/>
    <w:rsid w:val="0057500F"/>
    <w:rsid w:val="005769CC"/>
    <w:rsid w:val="00577AA9"/>
    <w:rsid w:val="00577D57"/>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25A"/>
    <w:rsid w:val="00596B11"/>
    <w:rsid w:val="00596DC3"/>
    <w:rsid w:val="005974B0"/>
    <w:rsid w:val="005A1491"/>
    <w:rsid w:val="005A2BDD"/>
    <w:rsid w:val="005A2E74"/>
    <w:rsid w:val="005A46FB"/>
    <w:rsid w:val="005A5BC9"/>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605D"/>
    <w:rsid w:val="006178FC"/>
    <w:rsid w:val="00620514"/>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6B8"/>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0F51"/>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1D2F"/>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61E56"/>
    <w:rsid w:val="00F64495"/>
    <w:rsid w:val="00F67729"/>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mutcaglar/ecoli_multiple_growth_condition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432FE-E714-3D45-BA0E-E27AC880E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TotalTime>
  <Pages>14</Pages>
  <Words>23013</Words>
  <Characters>131179</Characters>
  <Application>Microsoft Macintosh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3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54</cp:revision>
  <cp:lastPrinted>2017-04-04T18:08:00Z</cp:lastPrinted>
  <dcterms:created xsi:type="dcterms:W3CDTF">2016-10-25T16:49:00Z</dcterms:created>
  <dcterms:modified xsi:type="dcterms:W3CDTF">2017-08-0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UxeAst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